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sz w:val="2"/>
          <w:lang w:val="en-IE"/>
        </w:rPr>
        <w:id w:val="-1890029831"/>
        <w:docPartObj>
          <w:docPartGallery w:val="Cover Pages"/>
          <w:docPartUnique/>
        </w:docPartObj>
      </w:sdtPr>
      <w:sdtEndPr>
        <w:rPr>
          <w:sz w:val="22"/>
        </w:rPr>
      </w:sdtEndPr>
      <w:sdtContent>
        <w:p w14:paraId="558C2599" w14:textId="631C1707" w:rsidR="001D09BF" w:rsidRDefault="001D09BF">
          <w:pPr>
            <w:pStyle w:val="NoSpacing"/>
            <w:rPr>
              <w:sz w:val="2"/>
            </w:rPr>
          </w:pPr>
        </w:p>
        <w:p w14:paraId="7C8B3CC3" w14:textId="3661C82B" w:rsidR="001D09BF" w:rsidRDefault="001D09BF">
          <w:r>
            <w:rPr>
              <w:noProof/>
            </w:rPr>
            <mc:AlternateContent>
              <mc:Choice Requires="wps">
                <w:drawing>
                  <wp:anchor distT="0" distB="0" distL="114300" distR="114300" simplePos="0" relativeHeight="251661312" behindDoc="0" locked="0" layoutInCell="1" allowOverlap="1" wp14:anchorId="04A71169" wp14:editId="18539355">
                    <wp:simplePos x="0" y="0"/>
                    <wp:positionH relativeFrom="page">
                      <wp:align>center</wp:align>
                    </wp:positionH>
                    <wp:positionV relativeFrom="margin">
                      <wp:align>top</wp:align>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04A71169" id="_x0000_t202" coordsize="21600,21600" o:spt="202" path="m,l,21600r21600,l21600,xe">
                    <v:stroke joinstyle="miter"/>
                    <v:path gradientshapeok="t" o:connecttype="rect"/>
                  </v:shapetype>
                  <v:shape id="Text Box 62" o:spid="_x0000_s1026" type="#_x0000_t202" style="position:absolute;margin-left:0;margin-top:0;width:468pt;height:1in;z-index:251661312;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" filled="f" stroked="f" strokeweight=".5pt">
                    <v:textbox style="mso-fit-shape-to-text:t">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v:textbox>
                    <w10:wrap anchorx="page" anchory="margin"/>
                  </v:shape>
                </w:pict>
              </mc:Fallback>
            </mc:AlternateContent>
          </w:r>
          <w:r>
            <w:rPr>
              <w:noProof/>
            </w:rPr>
            <mc:AlternateContent>
              <mc:Choice Requires="wps">
                <w:drawing>
                  <wp:anchor distT="0" distB="0" distL="114300" distR="114300" simplePos="0" relativeHeight="251659264" behindDoc="0" locked="0" layoutInCell="1" allowOverlap="1" wp14:anchorId="1441A991" wp14:editId="6048FBDA">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01016D65" w:rsidR="001D09BF" w:rsidRDefault="00000000" w:rsidP="00715512">
                                <w:pPr>
                                  <w:pStyle w:val="Subtitle"/>
                                </w:pPr>
                                <w:fldSimple w:instr=" DATE   \* MERGEFORMAT ">
                                  <w:r w:rsidR="00A723A6">
                                    <w:rPr>
                                      <w:noProof/>
                                    </w:rPr>
                                    <w:t>22/</w:t>
                                  </w:r>
                                  <w:r w:rsidR="00A723A6" w:rsidRPr="00A723A6">
                                    <w:rPr>
                                      <w:noProof/>
                                      <w:color w:val="5A4A58"/>
                                    </w:rPr>
                                    <w:t>11</w:t>
                                  </w:r>
                                  <w:r w:rsidR="00A723A6">
                                    <w:rPr>
                                      <w:noProof/>
                                    </w:rPr>
                                    <w:t>/2022</w:t>
                                  </w:r>
                                </w:fldSimple>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1441A991" id="Text Box 69" o:spid="_x0000_s1027" type="#_x0000_t202" style="position:absolute;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" filled="f" stroked="f" strokeweight=".5pt">
                    <v:textbox style="mso-fit-shape-to-text:t" inset="0,0,0,0">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01016D65" w:rsidR="001D09BF" w:rsidRDefault="00000000" w:rsidP="00715512">
                          <w:pPr>
                            <w:pStyle w:val="Subtitle"/>
                          </w:pPr>
                          <w:fldSimple w:instr=" DATE   \* MERGEFORMAT ">
                            <w:r w:rsidR="00A723A6">
                              <w:rPr>
                                <w:noProof/>
                              </w:rPr>
                              <w:t>22/</w:t>
                            </w:r>
                            <w:r w:rsidR="00A723A6" w:rsidRPr="00A723A6">
                              <w:rPr>
                                <w:noProof/>
                                <w:color w:val="5A4A58"/>
                              </w:rPr>
                              <w:t>11</w:t>
                            </w:r>
                            <w:r w:rsidR="00A723A6">
                              <w:rPr>
                                <w:noProof/>
                              </w:rPr>
                              <w:t>/2022</w:t>
                            </w:r>
                          </w:fldSimple>
                        </w:p>
                      </w:txbxContent>
                    </v:textbox>
                    <w10:wrap anchorx="page" anchory="margin"/>
                  </v:shape>
                </w:pict>
              </mc:Fallback>
            </mc:AlternateContent>
          </w:r>
        </w:p>
        <w:p w14:paraId="275E1793" w14:textId="0B524FCF" w:rsidR="001D09BF" w:rsidRDefault="001D09BF" w:rsidP="00715512">
          <w:r>
            <w:br w:type="page"/>
          </w:r>
        </w:p>
      </w:sdtContent>
    </w:sdt>
    <w:sdt>
      <w:sdtPr>
        <w:rPr>
          <w:rFonts w:asciiTheme="minorHAnsi" w:eastAsiaTheme="minorHAnsi" w:hAnsiTheme="minorHAnsi" w:cstheme="minorBidi"/>
          <w:color w:val="auto"/>
          <w:sz w:val="22"/>
          <w:szCs w:val="22"/>
          <w:lang w:val="en-IE"/>
        </w:rPr>
        <w:id w:val="-1962176667"/>
        <w:docPartObj>
          <w:docPartGallery w:val="Table of Contents"/>
          <w:docPartUnique/>
        </w:docPartObj>
      </w:sdtPr>
      <w:sdtEndPr>
        <w:rPr>
          <w:b/>
          <w:bCs/>
          <w:noProof/>
        </w:rPr>
      </w:sdtEndPr>
      <w:sdtContent>
        <w:p w14:paraId="6542B2D2" w14:textId="217CA301" w:rsidR="001D09BF" w:rsidRDefault="001D09BF">
          <w:pPr>
            <w:pStyle w:val="TOCHeading"/>
          </w:pPr>
          <w:r>
            <w:t>Table of Contents</w:t>
          </w:r>
        </w:p>
        <w:p w14:paraId="5F700303" w14:textId="774DE11E" w:rsidR="00AA747E" w:rsidRDefault="00000000">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19920863" w:history="1">
            <w:r w:rsidR="00AA747E" w:rsidRPr="00CD7A89">
              <w:rPr>
                <w:rStyle w:val="Hyperlink"/>
                <w:noProof/>
              </w:rPr>
              <w:t>Background Information</w:t>
            </w:r>
            <w:r w:rsidR="00AA747E">
              <w:rPr>
                <w:noProof/>
                <w:webHidden/>
              </w:rPr>
              <w:tab/>
            </w:r>
            <w:r w:rsidR="00AA747E">
              <w:rPr>
                <w:noProof/>
                <w:webHidden/>
              </w:rPr>
              <w:fldChar w:fldCharType="begin"/>
            </w:r>
            <w:r w:rsidR="00AA747E">
              <w:rPr>
                <w:noProof/>
                <w:webHidden/>
              </w:rPr>
              <w:instrText xml:space="preserve"> PAGEREF _Toc119920863 \h </w:instrText>
            </w:r>
            <w:r w:rsidR="00AA747E">
              <w:rPr>
                <w:noProof/>
                <w:webHidden/>
              </w:rPr>
            </w:r>
            <w:r w:rsidR="00AA747E">
              <w:rPr>
                <w:noProof/>
                <w:webHidden/>
              </w:rPr>
              <w:fldChar w:fldCharType="separate"/>
            </w:r>
            <w:r w:rsidR="00AA747E">
              <w:rPr>
                <w:noProof/>
                <w:webHidden/>
              </w:rPr>
              <w:t>3</w:t>
            </w:r>
            <w:r w:rsidR="00AA747E">
              <w:rPr>
                <w:noProof/>
                <w:webHidden/>
              </w:rPr>
              <w:fldChar w:fldCharType="end"/>
            </w:r>
          </w:hyperlink>
        </w:p>
        <w:p w14:paraId="6730717D" w14:textId="248FE421" w:rsidR="00AA747E" w:rsidRDefault="00000000">
          <w:pPr>
            <w:pStyle w:val="TOC1"/>
            <w:tabs>
              <w:tab w:val="right" w:leader="dot" w:pos="9016"/>
            </w:tabs>
            <w:rPr>
              <w:rFonts w:eastAsiaTheme="minorEastAsia"/>
              <w:noProof/>
              <w:lang w:eastAsia="en-IE"/>
            </w:rPr>
          </w:pPr>
          <w:hyperlink w:anchor="_Toc119920864" w:history="1">
            <w:r w:rsidR="00AA747E" w:rsidRPr="00CD7A89">
              <w:rPr>
                <w:rStyle w:val="Hyperlink"/>
                <w:noProof/>
              </w:rPr>
              <w:t>Initial state flow</w:t>
            </w:r>
            <w:r w:rsidR="00AA747E">
              <w:rPr>
                <w:noProof/>
                <w:webHidden/>
              </w:rPr>
              <w:tab/>
            </w:r>
            <w:r w:rsidR="00AA747E">
              <w:rPr>
                <w:noProof/>
                <w:webHidden/>
              </w:rPr>
              <w:fldChar w:fldCharType="begin"/>
            </w:r>
            <w:r w:rsidR="00AA747E">
              <w:rPr>
                <w:noProof/>
                <w:webHidden/>
              </w:rPr>
              <w:instrText xml:space="preserve"> PAGEREF _Toc119920864 \h </w:instrText>
            </w:r>
            <w:r w:rsidR="00AA747E">
              <w:rPr>
                <w:noProof/>
                <w:webHidden/>
              </w:rPr>
            </w:r>
            <w:r w:rsidR="00AA747E">
              <w:rPr>
                <w:noProof/>
                <w:webHidden/>
              </w:rPr>
              <w:fldChar w:fldCharType="separate"/>
            </w:r>
            <w:r w:rsidR="00AA747E">
              <w:rPr>
                <w:noProof/>
                <w:webHidden/>
              </w:rPr>
              <w:t>3</w:t>
            </w:r>
            <w:r w:rsidR="00AA747E">
              <w:rPr>
                <w:noProof/>
                <w:webHidden/>
              </w:rPr>
              <w:fldChar w:fldCharType="end"/>
            </w:r>
          </w:hyperlink>
        </w:p>
        <w:p w14:paraId="487EBBB9" w14:textId="2A4D168D" w:rsidR="00AA747E" w:rsidRDefault="00000000">
          <w:pPr>
            <w:pStyle w:val="TOC1"/>
            <w:tabs>
              <w:tab w:val="right" w:leader="dot" w:pos="9016"/>
            </w:tabs>
            <w:rPr>
              <w:rFonts w:eastAsiaTheme="minorEastAsia"/>
              <w:noProof/>
              <w:lang w:eastAsia="en-IE"/>
            </w:rPr>
          </w:pPr>
          <w:hyperlink w:anchor="_Toc119920865" w:history="1">
            <w:r w:rsidR="00AA747E" w:rsidRPr="00CD7A89">
              <w:rPr>
                <w:rStyle w:val="Hyperlink"/>
                <w:noProof/>
              </w:rPr>
              <w:t>Initial structure</w:t>
            </w:r>
            <w:r w:rsidR="00AA747E">
              <w:rPr>
                <w:noProof/>
                <w:webHidden/>
              </w:rPr>
              <w:tab/>
            </w:r>
            <w:r w:rsidR="00AA747E">
              <w:rPr>
                <w:noProof/>
                <w:webHidden/>
              </w:rPr>
              <w:fldChar w:fldCharType="begin"/>
            </w:r>
            <w:r w:rsidR="00AA747E">
              <w:rPr>
                <w:noProof/>
                <w:webHidden/>
              </w:rPr>
              <w:instrText xml:space="preserve"> PAGEREF _Toc119920865 \h </w:instrText>
            </w:r>
            <w:r w:rsidR="00AA747E">
              <w:rPr>
                <w:noProof/>
                <w:webHidden/>
              </w:rPr>
            </w:r>
            <w:r w:rsidR="00AA747E">
              <w:rPr>
                <w:noProof/>
                <w:webHidden/>
              </w:rPr>
              <w:fldChar w:fldCharType="separate"/>
            </w:r>
            <w:r w:rsidR="00AA747E">
              <w:rPr>
                <w:noProof/>
                <w:webHidden/>
              </w:rPr>
              <w:t>3</w:t>
            </w:r>
            <w:r w:rsidR="00AA747E">
              <w:rPr>
                <w:noProof/>
                <w:webHidden/>
              </w:rPr>
              <w:fldChar w:fldCharType="end"/>
            </w:r>
          </w:hyperlink>
        </w:p>
        <w:p w14:paraId="40F496F4" w14:textId="46E2CE8E" w:rsidR="00AA747E" w:rsidRDefault="00000000">
          <w:pPr>
            <w:pStyle w:val="TOC2"/>
            <w:tabs>
              <w:tab w:val="right" w:leader="dot" w:pos="9016"/>
            </w:tabs>
            <w:rPr>
              <w:rFonts w:eastAsiaTheme="minorEastAsia"/>
              <w:noProof/>
              <w:lang w:eastAsia="en-IE"/>
            </w:rPr>
          </w:pPr>
          <w:hyperlink w:anchor="_Toc119920866" w:history="1">
            <w:r w:rsidR="00AA747E" w:rsidRPr="00CD7A89">
              <w:rPr>
                <w:rStyle w:val="Hyperlink"/>
                <w:noProof/>
              </w:rPr>
              <w:t>Requirements</w:t>
            </w:r>
            <w:r w:rsidR="00AA747E">
              <w:rPr>
                <w:noProof/>
                <w:webHidden/>
              </w:rPr>
              <w:tab/>
            </w:r>
            <w:r w:rsidR="00AA747E">
              <w:rPr>
                <w:noProof/>
                <w:webHidden/>
              </w:rPr>
              <w:fldChar w:fldCharType="begin"/>
            </w:r>
            <w:r w:rsidR="00AA747E">
              <w:rPr>
                <w:noProof/>
                <w:webHidden/>
              </w:rPr>
              <w:instrText xml:space="preserve"> PAGEREF _Toc119920866 \h </w:instrText>
            </w:r>
            <w:r w:rsidR="00AA747E">
              <w:rPr>
                <w:noProof/>
                <w:webHidden/>
              </w:rPr>
            </w:r>
            <w:r w:rsidR="00AA747E">
              <w:rPr>
                <w:noProof/>
                <w:webHidden/>
              </w:rPr>
              <w:fldChar w:fldCharType="separate"/>
            </w:r>
            <w:r w:rsidR="00AA747E">
              <w:rPr>
                <w:noProof/>
                <w:webHidden/>
              </w:rPr>
              <w:t>3</w:t>
            </w:r>
            <w:r w:rsidR="00AA747E">
              <w:rPr>
                <w:noProof/>
                <w:webHidden/>
              </w:rPr>
              <w:fldChar w:fldCharType="end"/>
            </w:r>
          </w:hyperlink>
        </w:p>
        <w:p w14:paraId="024FD3F4" w14:textId="4CF83208" w:rsidR="00AA747E" w:rsidRDefault="00000000">
          <w:pPr>
            <w:pStyle w:val="TOC3"/>
            <w:tabs>
              <w:tab w:val="right" w:leader="dot" w:pos="9016"/>
            </w:tabs>
            <w:rPr>
              <w:rFonts w:eastAsiaTheme="minorEastAsia"/>
              <w:noProof/>
              <w:lang w:eastAsia="en-IE"/>
            </w:rPr>
          </w:pPr>
          <w:hyperlink w:anchor="_Toc119920867" w:history="1">
            <w:r w:rsidR="00AA747E" w:rsidRPr="00CD7A89">
              <w:rPr>
                <w:rStyle w:val="Hyperlink"/>
                <w:noProof/>
              </w:rPr>
              <w:t>Functional</w:t>
            </w:r>
            <w:r w:rsidR="00AA747E">
              <w:rPr>
                <w:noProof/>
                <w:webHidden/>
              </w:rPr>
              <w:tab/>
            </w:r>
            <w:r w:rsidR="00AA747E">
              <w:rPr>
                <w:noProof/>
                <w:webHidden/>
              </w:rPr>
              <w:fldChar w:fldCharType="begin"/>
            </w:r>
            <w:r w:rsidR="00AA747E">
              <w:rPr>
                <w:noProof/>
                <w:webHidden/>
              </w:rPr>
              <w:instrText xml:space="preserve"> PAGEREF _Toc119920867 \h </w:instrText>
            </w:r>
            <w:r w:rsidR="00AA747E">
              <w:rPr>
                <w:noProof/>
                <w:webHidden/>
              </w:rPr>
            </w:r>
            <w:r w:rsidR="00AA747E">
              <w:rPr>
                <w:noProof/>
                <w:webHidden/>
              </w:rPr>
              <w:fldChar w:fldCharType="separate"/>
            </w:r>
            <w:r w:rsidR="00AA747E">
              <w:rPr>
                <w:noProof/>
                <w:webHidden/>
              </w:rPr>
              <w:t>3</w:t>
            </w:r>
            <w:r w:rsidR="00AA747E">
              <w:rPr>
                <w:noProof/>
                <w:webHidden/>
              </w:rPr>
              <w:fldChar w:fldCharType="end"/>
            </w:r>
          </w:hyperlink>
        </w:p>
        <w:p w14:paraId="4B82EBCA" w14:textId="3EBDBCB0" w:rsidR="00AA747E" w:rsidRDefault="00000000">
          <w:pPr>
            <w:pStyle w:val="TOC3"/>
            <w:tabs>
              <w:tab w:val="right" w:leader="dot" w:pos="9016"/>
            </w:tabs>
            <w:rPr>
              <w:rFonts w:eastAsiaTheme="minorEastAsia"/>
              <w:noProof/>
              <w:lang w:eastAsia="en-IE"/>
            </w:rPr>
          </w:pPr>
          <w:hyperlink w:anchor="_Toc119920868" w:history="1">
            <w:r w:rsidR="00AA747E" w:rsidRPr="00CD7A89">
              <w:rPr>
                <w:rStyle w:val="Hyperlink"/>
                <w:noProof/>
              </w:rPr>
              <w:t>Non functional</w:t>
            </w:r>
            <w:r w:rsidR="00AA747E">
              <w:rPr>
                <w:noProof/>
                <w:webHidden/>
              </w:rPr>
              <w:tab/>
            </w:r>
            <w:r w:rsidR="00AA747E">
              <w:rPr>
                <w:noProof/>
                <w:webHidden/>
              </w:rPr>
              <w:fldChar w:fldCharType="begin"/>
            </w:r>
            <w:r w:rsidR="00AA747E">
              <w:rPr>
                <w:noProof/>
                <w:webHidden/>
              </w:rPr>
              <w:instrText xml:space="preserve"> PAGEREF _Toc119920868 \h </w:instrText>
            </w:r>
            <w:r w:rsidR="00AA747E">
              <w:rPr>
                <w:noProof/>
                <w:webHidden/>
              </w:rPr>
            </w:r>
            <w:r w:rsidR="00AA747E">
              <w:rPr>
                <w:noProof/>
                <w:webHidden/>
              </w:rPr>
              <w:fldChar w:fldCharType="separate"/>
            </w:r>
            <w:r w:rsidR="00AA747E">
              <w:rPr>
                <w:noProof/>
                <w:webHidden/>
              </w:rPr>
              <w:t>3</w:t>
            </w:r>
            <w:r w:rsidR="00AA747E">
              <w:rPr>
                <w:noProof/>
                <w:webHidden/>
              </w:rPr>
              <w:fldChar w:fldCharType="end"/>
            </w:r>
          </w:hyperlink>
        </w:p>
        <w:p w14:paraId="789C8E68" w14:textId="516DFA2D" w:rsidR="00AA747E" w:rsidRDefault="00000000">
          <w:pPr>
            <w:pStyle w:val="TOC2"/>
            <w:tabs>
              <w:tab w:val="right" w:leader="dot" w:pos="9016"/>
            </w:tabs>
            <w:rPr>
              <w:rFonts w:eastAsiaTheme="minorEastAsia"/>
              <w:noProof/>
              <w:lang w:eastAsia="en-IE"/>
            </w:rPr>
          </w:pPr>
          <w:hyperlink w:anchor="_Toc119920869" w:history="1">
            <w:r w:rsidR="00AA747E" w:rsidRPr="00CD7A89">
              <w:rPr>
                <w:rStyle w:val="Hyperlink"/>
                <w:noProof/>
              </w:rPr>
              <w:t>Use Cases</w:t>
            </w:r>
            <w:r w:rsidR="00AA747E">
              <w:rPr>
                <w:noProof/>
                <w:webHidden/>
              </w:rPr>
              <w:tab/>
            </w:r>
            <w:r w:rsidR="00AA747E">
              <w:rPr>
                <w:noProof/>
                <w:webHidden/>
              </w:rPr>
              <w:fldChar w:fldCharType="begin"/>
            </w:r>
            <w:r w:rsidR="00AA747E">
              <w:rPr>
                <w:noProof/>
                <w:webHidden/>
              </w:rPr>
              <w:instrText xml:space="preserve"> PAGEREF _Toc119920869 \h </w:instrText>
            </w:r>
            <w:r w:rsidR="00AA747E">
              <w:rPr>
                <w:noProof/>
                <w:webHidden/>
              </w:rPr>
            </w:r>
            <w:r w:rsidR="00AA747E">
              <w:rPr>
                <w:noProof/>
                <w:webHidden/>
              </w:rPr>
              <w:fldChar w:fldCharType="separate"/>
            </w:r>
            <w:r w:rsidR="00AA747E">
              <w:rPr>
                <w:noProof/>
                <w:webHidden/>
              </w:rPr>
              <w:t>4</w:t>
            </w:r>
            <w:r w:rsidR="00AA747E">
              <w:rPr>
                <w:noProof/>
                <w:webHidden/>
              </w:rPr>
              <w:fldChar w:fldCharType="end"/>
            </w:r>
          </w:hyperlink>
        </w:p>
        <w:p w14:paraId="29101D73" w14:textId="72532CD4" w:rsidR="00AA747E" w:rsidRDefault="00000000">
          <w:pPr>
            <w:pStyle w:val="TOC3"/>
            <w:tabs>
              <w:tab w:val="right" w:leader="dot" w:pos="9016"/>
            </w:tabs>
            <w:rPr>
              <w:rFonts w:eastAsiaTheme="minorEastAsia"/>
              <w:noProof/>
              <w:lang w:eastAsia="en-IE"/>
            </w:rPr>
          </w:pPr>
          <w:hyperlink w:anchor="_Toc119920870" w:history="1">
            <w:r w:rsidR="00AA747E" w:rsidRPr="00CD7A89">
              <w:rPr>
                <w:rStyle w:val="Hyperlink"/>
                <w:noProof/>
              </w:rPr>
              <w:t>Change graphics options</w:t>
            </w:r>
            <w:r w:rsidR="00AA747E">
              <w:rPr>
                <w:noProof/>
                <w:webHidden/>
              </w:rPr>
              <w:tab/>
            </w:r>
            <w:r w:rsidR="00AA747E">
              <w:rPr>
                <w:noProof/>
                <w:webHidden/>
              </w:rPr>
              <w:fldChar w:fldCharType="begin"/>
            </w:r>
            <w:r w:rsidR="00AA747E">
              <w:rPr>
                <w:noProof/>
                <w:webHidden/>
              </w:rPr>
              <w:instrText xml:space="preserve"> PAGEREF _Toc119920870 \h </w:instrText>
            </w:r>
            <w:r w:rsidR="00AA747E">
              <w:rPr>
                <w:noProof/>
                <w:webHidden/>
              </w:rPr>
            </w:r>
            <w:r w:rsidR="00AA747E">
              <w:rPr>
                <w:noProof/>
                <w:webHidden/>
              </w:rPr>
              <w:fldChar w:fldCharType="separate"/>
            </w:r>
            <w:r w:rsidR="00AA747E">
              <w:rPr>
                <w:noProof/>
                <w:webHidden/>
              </w:rPr>
              <w:t>4</w:t>
            </w:r>
            <w:r w:rsidR="00AA747E">
              <w:rPr>
                <w:noProof/>
                <w:webHidden/>
              </w:rPr>
              <w:fldChar w:fldCharType="end"/>
            </w:r>
          </w:hyperlink>
        </w:p>
        <w:p w14:paraId="6A468D61" w14:textId="06DF91C6" w:rsidR="00AA747E" w:rsidRDefault="00000000">
          <w:pPr>
            <w:pStyle w:val="TOC3"/>
            <w:tabs>
              <w:tab w:val="right" w:leader="dot" w:pos="9016"/>
            </w:tabs>
            <w:rPr>
              <w:rFonts w:eastAsiaTheme="minorEastAsia"/>
              <w:noProof/>
              <w:lang w:eastAsia="en-IE"/>
            </w:rPr>
          </w:pPr>
          <w:hyperlink w:anchor="_Toc119920871" w:history="1">
            <w:r w:rsidR="00AA747E" w:rsidRPr="00CD7A89">
              <w:rPr>
                <w:rStyle w:val="Hyperlink"/>
                <w:noProof/>
              </w:rPr>
              <w:t>Load board from file</w:t>
            </w:r>
            <w:r w:rsidR="00AA747E">
              <w:rPr>
                <w:noProof/>
                <w:webHidden/>
              </w:rPr>
              <w:tab/>
            </w:r>
            <w:r w:rsidR="00AA747E">
              <w:rPr>
                <w:noProof/>
                <w:webHidden/>
              </w:rPr>
              <w:fldChar w:fldCharType="begin"/>
            </w:r>
            <w:r w:rsidR="00AA747E">
              <w:rPr>
                <w:noProof/>
                <w:webHidden/>
              </w:rPr>
              <w:instrText xml:space="preserve"> PAGEREF _Toc119920871 \h </w:instrText>
            </w:r>
            <w:r w:rsidR="00AA747E">
              <w:rPr>
                <w:noProof/>
                <w:webHidden/>
              </w:rPr>
            </w:r>
            <w:r w:rsidR="00AA747E">
              <w:rPr>
                <w:noProof/>
                <w:webHidden/>
              </w:rPr>
              <w:fldChar w:fldCharType="separate"/>
            </w:r>
            <w:r w:rsidR="00AA747E">
              <w:rPr>
                <w:noProof/>
                <w:webHidden/>
              </w:rPr>
              <w:t>4</w:t>
            </w:r>
            <w:r w:rsidR="00AA747E">
              <w:rPr>
                <w:noProof/>
                <w:webHidden/>
              </w:rPr>
              <w:fldChar w:fldCharType="end"/>
            </w:r>
          </w:hyperlink>
        </w:p>
        <w:p w14:paraId="2FAAC2D1" w14:textId="79509F45" w:rsidR="00AA747E" w:rsidRDefault="00000000">
          <w:pPr>
            <w:pStyle w:val="TOC3"/>
            <w:tabs>
              <w:tab w:val="right" w:leader="dot" w:pos="9016"/>
            </w:tabs>
            <w:rPr>
              <w:rFonts w:eastAsiaTheme="minorEastAsia"/>
              <w:noProof/>
              <w:lang w:eastAsia="en-IE"/>
            </w:rPr>
          </w:pPr>
          <w:hyperlink w:anchor="_Toc119920872" w:history="1">
            <w:r w:rsidR="00AA747E" w:rsidRPr="00CD7A89">
              <w:rPr>
                <w:rStyle w:val="Hyperlink"/>
                <w:noProof/>
              </w:rPr>
              <w:t>Plays a valid move</w:t>
            </w:r>
            <w:r w:rsidR="00AA747E">
              <w:rPr>
                <w:noProof/>
                <w:webHidden/>
              </w:rPr>
              <w:tab/>
            </w:r>
            <w:r w:rsidR="00AA747E">
              <w:rPr>
                <w:noProof/>
                <w:webHidden/>
              </w:rPr>
              <w:fldChar w:fldCharType="begin"/>
            </w:r>
            <w:r w:rsidR="00AA747E">
              <w:rPr>
                <w:noProof/>
                <w:webHidden/>
              </w:rPr>
              <w:instrText xml:space="preserve"> PAGEREF _Toc119920872 \h </w:instrText>
            </w:r>
            <w:r w:rsidR="00AA747E">
              <w:rPr>
                <w:noProof/>
                <w:webHidden/>
              </w:rPr>
            </w:r>
            <w:r w:rsidR="00AA747E">
              <w:rPr>
                <w:noProof/>
                <w:webHidden/>
              </w:rPr>
              <w:fldChar w:fldCharType="separate"/>
            </w:r>
            <w:r w:rsidR="00AA747E">
              <w:rPr>
                <w:noProof/>
                <w:webHidden/>
              </w:rPr>
              <w:t>5</w:t>
            </w:r>
            <w:r w:rsidR="00AA747E">
              <w:rPr>
                <w:noProof/>
                <w:webHidden/>
              </w:rPr>
              <w:fldChar w:fldCharType="end"/>
            </w:r>
          </w:hyperlink>
        </w:p>
        <w:p w14:paraId="45009A13" w14:textId="5D45108B" w:rsidR="00AA747E" w:rsidRDefault="00000000">
          <w:pPr>
            <w:pStyle w:val="TOC3"/>
            <w:tabs>
              <w:tab w:val="right" w:leader="dot" w:pos="9016"/>
            </w:tabs>
            <w:rPr>
              <w:rFonts w:eastAsiaTheme="minorEastAsia"/>
              <w:noProof/>
              <w:lang w:eastAsia="en-IE"/>
            </w:rPr>
          </w:pPr>
          <w:hyperlink w:anchor="_Toc119920873" w:history="1">
            <w:r w:rsidR="00AA747E" w:rsidRPr="00CD7A89">
              <w:rPr>
                <w:rStyle w:val="Hyperlink"/>
                <w:noProof/>
              </w:rPr>
              <w:t>Board is saved</w:t>
            </w:r>
            <w:r w:rsidR="00AA747E">
              <w:rPr>
                <w:noProof/>
                <w:webHidden/>
              </w:rPr>
              <w:tab/>
            </w:r>
            <w:r w:rsidR="00AA747E">
              <w:rPr>
                <w:noProof/>
                <w:webHidden/>
              </w:rPr>
              <w:fldChar w:fldCharType="begin"/>
            </w:r>
            <w:r w:rsidR="00AA747E">
              <w:rPr>
                <w:noProof/>
                <w:webHidden/>
              </w:rPr>
              <w:instrText xml:space="preserve"> PAGEREF _Toc119920873 \h </w:instrText>
            </w:r>
            <w:r w:rsidR="00AA747E">
              <w:rPr>
                <w:noProof/>
                <w:webHidden/>
              </w:rPr>
            </w:r>
            <w:r w:rsidR="00AA747E">
              <w:rPr>
                <w:noProof/>
                <w:webHidden/>
              </w:rPr>
              <w:fldChar w:fldCharType="separate"/>
            </w:r>
            <w:r w:rsidR="00AA747E">
              <w:rPr>
                <w:noProof/>
                <w:webHidden/>
              </w:rPr>
              <w:t>5</w:t>
            </w:r>
            <w:r w:rsidR="00AA747E">
              <w:rPr>
                <w:noProof/>
                <w:webHidden/>
              </w:rPr>
              <w:fldChar w:fldCharType="end"/>
            </w:r>
          </w:hyperlink>
        </w:p>
        <w:p w14:paraId="4323B60D" w14:textId="1E0E8480" w:rsidR="00AA747E" w:rsidRDefault="00000000">
          <w:pPr>
            <w:pStyle w:val="TOC2"/>
            <w:tabs>
              <w:tab w:val="right" w:leader="dot" w:pos="9016"/>
            </w:tabs>
            <w:rPr>
              <w:rFonts w:eastAsiaTheme="minorEastAsia"/>
              <w:noProof/>
              <w:lang w:eastAsia="en-IE"/>
            </w:rPr>
          </w:pPr>
          <w:hyperlink w:anchor="_Toc119920874" w:history="1">
            <w:r w:rsidR="00AA747E" w:rsidRPr="00CD7A89">
              <w:rPr>
                <w:rStyle w:val="Hyperlink"/>
                <w:noProof/>
              </w:rPr>
              <w:t>UML</w:t>
            </w:r>
            <w:r w:rsidR="00AA747E">
              <w:rPr>
                <w:noProof/>
                <w:webHidden/>
              </w:rPr>
              <w:tab/>
            </w:r>
            <w:r w:rsidR="00AA747E">
              <w:rPr>
                <w:noProof/>
                <w:webHidden/>
              </w:rPr>
              <w:fldChar w:fldCharType="begin"/>
            </w:r>
            <w:r w:rsidR="00AA747E">
              <w:rPr>
                <w:noProof/>
                <w:webHidden/>
              </w:rPr>
              <w:instrText xml:space="preserve"> PAGEREF _Toc119920874 \h </w:instrText>
            </w:r>
            <w:r w:rsidR="00AA747E">
              <w:rPr>
                <w:noProof/>
                <w:webHidden/>
              </w:rPr>
            </w:r>
            <w:r w:rsidR="00AA747E">
              <w:rPr>
                <w:noProof/>
                <w:webHidden/>
              </w:rPr>
              <w:fldChar w:fldCharType="separate"/>
            </w:r>
            <w:r w:rsidR="00AA747E">
              <w:rPr>
                <w:noProof/>
                <w:webHidden/>
              </w:rPr>
              <w:t>6</w:t>
            </w:r>
            <w:r w:rsidR="00AA747E">
              <w:rPr>
                <w:noProof/>
                <w:webHidden/>
              </w:rPr>
              <w:fldChar w:fldCharType="end"/>
            </w:r>
          </w:hyperlink>
        </w:p>
        <w:p w14:paraId="4C0BE0D2" w14:textId="0D77A399" w:rsidR="00AA747E" w:rsidRDefault="00000000">
          <w:pPr>
            <w:pStyle w:val="TOC2"/>
            <w:tabs>
              <w:tab w:val="right" w:leader="dot" w:pos="9016"/>
            </w:tabs>
            <w:rPr>
              <w:rFonts w:eastAsiaTheme="minorEastAsia"/>
              <w:noProof/>
              <w:lang w:eastAsia="en-IE"/>
            </w:rPr>
          </w:pPr>
          <w:hyperlink w:anchor="_Toc119920875" w:history="1">
            <w:r w:rsidR="00AA747E" w:rsidRPr="00CD7A89">
              <w:rPr>
                <w:rStyle w:val="Hyperlink"/>
                <w:noProof/>
              </w:rPr>
              <w:t>Components</w:t>
            </w:r>
            <w:r w:rsidR="00AA747E">
              <w:rPr>
                <w:noProof/>
                <w:webHidden/>
              </w:rPr>
              <w:tab/>
            </w:r>
            <w:r w:rsidR="00AA747E">
              <w:rPr>
                <w:noProof/>
                <w:webHidden/>
              </w:rPr>
              <w:fldChar w:fldCharType="begin"/>
            </w:r>
            <w:r w:rsidR="00AA747E">
              <w:rPr>
                <w:noProof/>
                <w:webHidden/>
              </w:rPr>
              <w:instrText xml:space="preserve"> PAGEREF _Toc119920875 \h </w:instrText>
            </w:r>
            <w:r w:rsidR="00AA747E">
              <w:rPr>
                <w:noProof/>
                <w:webHidden/>
              </w:rPr>
            </w:r>
            <w:r w:rsidR="00AA747E">
              <w:rPr>
                <w:noProof/>
                <w:webHidden/>
              </w:rPr>
              <w:fldChar w:fldCharType="separate"/>
            </w:r>
            <w:r w:rsidR="00AA747E">
              <w:rPr>
                <w:noProof/>
                <w:webHidden/>
              </w:rPr>
              <w:t>6</w:t>
            </w:r>
            <w:r w:rsidR="00AA747E">
              <w:rPr>
                <w:noProof/>
                <w:webHidden/>
              </w:rPr>
              <w:fldChar w:fldCharType="end"/>
            </w:r>
          </w:hyperlink>
        </w:p>
        <w:p w14:paraId="7EBCB8CB" w14:textId="7F3563D3" w:rsidR="00AA747E" w:rsidRDefault="00000000">
          <w:pPr>
            <w:pStyle w:val="TOC3"/>
            <w:tabs>
              <w:tab w:val="right" w:leader="dot" w:pos="9016"/>
            </w:tabs>
            <w:rPr>
              <w:rFonts w:eastAsiaTheme="minorEastAsia"/>
              <w:noProof/>
              <w:lang w:eastAsia="en-IE"/>
            </w:rPr>
          </w:pPr>
          <w:hyperlink w:anchor="_Toc119920876" w:history="1">
            <w:r w:rsidR="00AA747E" w:rsidRPr="00CD7A89">
              <w:rPr>
                <w:rStyle w:val="Hyperlink"/>
                <w:noProof/>
              </w:rPr>
              <w:t>GUI factory</w:t>
            </w:r>
            <w:r w:rsidR="00AA747E">
              <w:rPr>
                <w:noProof/>
                <w:webHidden/>
              </w:rPr>
              <w:tab/>
            </w:r>
            <w:r w:rsidR="00AA747E">
              <w:rPr>
                <w:noProof/>
                <w:webHidden/>
              </w:rPr>
              <w:fldChar w:fldCharType="begin"/>
            </w:r>
            <w:r w:rsidR="00AA747E">
              <w:rPr>
                <w:noProof/>
                <w:webHidden/>
              </w:rPr>
              <w:instrText xml:space="preserve"> PAGEREF _Toc119920876 \h </w:instrText>
            </w:r>
            <w:r w:rsidR="00AA747E">
              <w:rPr>
                <w:noProof/>
                <w:webHidden/>
              </w:rPr>
            </w:r>
            <w:r w:rsidR="00AA747E">
              <w:rPr>
                <w:noProof/>
                <w:webHidden/>
              </w:rPr>
              <w:fldChar w:fldCharType="separate"/>
            </w:r>
            <w:r w:rsidR="00AA747E">
              <w:rPr>
                <w:noProof/>
                <w:webHidden/>
              </w:rPr>
              <w:t>6</w:t>
            </w:r>
            <w:r w:rsidR="00AA747E">
              <w:rPr>
                <w:noProof/>
                <w:webHidden/>
              </w:rPr>
              <w:fldChar w:fldCharType="end"/>
            </w:r>
          </w:hyperlink>
        </w:p>
        <w:p w14:paraId="290A4227" w14:textId="091F4270" w:rsidR="00AA747E" w:rsidRDefault="00000000">
          <w:pPr>
            <w:pStyle w:val="TOC3"/>
            <w:tabs>
              <w:tab w:val="right" w:leader="dot" w:pos="9016"/>
            </w:tabs>
            <w:rPr>
              <w:rFonts w:eastAsiaTheme="minorEastAsia"/>
              <w:noProof/>
              <w:lang w:eastAsia="en-IE"/>
            </w:rPr>
          </w:pPr>
          <w:hyperlink w:anchor="_Toc119920877" w:history="1">
            <w:r w:rsidR="00AA747E" w:rsidRPr="00CD7A89">
              <w:rPr>
                <w:rStyle w:val="Hyperlink"/>
                <w:noProof/>
              </w:rPr>
              <w:t>Board saving</w:t>
            </w:r>
            <w:r w:rsidR="00AA747E">
              <w:rPr>
                <w:noProof/>
                <w:webHidden/>
              </w:rPr>
              <w:tab/>
            </w:r>
            <w:r w:rsidR="00AA747E">
              <w:rPr>
                <w:noProof/>
                <w:webHidden/>
              </w:rPr>
              <w:fldChar w:fldCharType="begin"/>
            </w:r>
            <w:r w:rsidR="00AA747E">
              <w:rPr>
                <w:noProof/>
                <w:webHidden/>
              </w:rPr>
              <w:instrText xml:space="preserve"> PAGEREF _Toc119920877 \h </w:instrText>
            </w:r>
            <w:r w:rsidR="00AA747E">
              <w:rPr>
                <w:noProof/>
                <w:webHidden/>
              </w:rPr>
            </w:r>
            <w:r w:rsidR="00AA747E">
              <w:rPr>
                <w:noProof/>
                <w:webHidden/>
              </w:rPr>
              <w:fldChar w:fldCharType="separate"/>
            </w:r>
            <w:r w:rsidR="00AA747E">
              <w:rPr>
                <w:noProof/>
                <w:webHidden/>
              </w:rPr>
              <w:t>6</w:t>
            </w:r>
            <w:r w:rsidR="00AA747E">
              <w:rPr>
                <w:noProof/>
                <w:webHidden/>
              </w:rPr>
              <w:fldChar w:fldCharType="end"/>
            </w:r>
          </w:hyperlink>
        </w:p>
        <w:p w14:paraId="09989622" w14:textId="33CE4592" w:rsidR="00AA747E" w:rsidRDefault="00000000">
          <w:pPr>
            <w:pStyle w:val="TOC3"/>
            <w:tabs>
              <w:tab w:val="right" w:leader="dot" w:pos="9016"/>
            </w:tabs>
            <w:rPr>
              <w:rFonts w:eastAsiaTheme="minorEastAsia"/>
              <w:noProof/>
              <w:lang w:eastAsia="en-IE"/>
            </w:rPr>
          </w:pPr>
          <w:hyperlink w:anchor="_Toc119920878" w:history="1">
            <w:r w:rsidR="00AA747E" w:rsidRPr="00CD7A89">
              <w:rPr>
                <w:rStyle w:val="Hyperlink"/>
                <w:noProof/>
              </w:rPr>
              <w:t>Presentation, input, and logic</w:t>
            </w:r>
            <w:r w:rsidR="00AA747E">
              <w:rPr>
                <w:noProof/>
                <w:webHidden/>
              </w:rPr>
              <w:tab/>
            </w:r>
            <w:r w:rsidR="00AA747E">
              <w:rPr>
                <w:noProof/>
                <w:webHidden/>
              </w:rPr>
              <w:fldChar w:fldCharType="begin"/>
            </w:r>
            <w:r w:rsidR="00AA747E">
              <w:rPr>
                <w:noProof/>
                <w:webHidden/>
              </w:rPr>
              <w:instrText xml:space="preserve"> PAGEREF _Toc119920878 \h </w:instrText>
            </w:r>
            <w:r w:rsidR="00AA747E">
              <w:rPr>
                <w:noProof/>
                <w:webHidden/>
              </w:rPr>
            </w:r>
            <w:r w:rsidR="00AA747E">
              <w:rPr>
                <w:noProof/>
                <w:webHidden/>
              </w:rPr>
              <w:fldChar w:fldCharType="separate"/>
            </w:r>
            <w:r w:rsidR="00AA747E">
              <w:rPr>
                <w:noProof/>
                <w:webHidden/>
              </w:rPr>
              <w:t>7</w:t>
            </w:r>
            <w:r w:rsidR="00AA747E">
              <w:rPr>
                <w:noProof/>
                <w:webHidden/>
              </w:rPr>
              <w:fldChar w:fldCharType="end"/>
            </w:r>
          </w:hyperlink>
        </w:p>
        <w:p w14:paraId="3DC44029" w14:textId="237B4F12" w:rsidR="00AA747E" w:rsidRDefault="00000000">
          <w:pPr>
            <w:pStyle w:val="TOC3"/>
            <w:tabs>
              <w:tab w:val="right" w:leader="dot" w:pos="9016"/>
            </w:tabs>
            <w:rPr>
              <w:rFonts w:eastAsiaTheme="minorEastAsia"/>
              <w:noProof/>
              <w:lang w:eastAsia="en-IE"/>
            </w:rPr>
          </w:pPr>
          <w:hyperlink w:anchor="_Toc119920879" w:history="1">
            <w:r w:rsidR="00AA747E" w:rsidRPr="00CD7A89">
              <w:rPr>
                <w:rStyle w:val="Hyperlink"/>
                <w:noProof/>
              </w:rPr>
              <w:t>Players</w:t>
            </w:r>
            <w:r w:rsidR="00AA747E">
              <w:rPr>
                <w:noProof/>
                <w:webHidden/>
              </w:rPr>
              <w:tab/>
            </w:r>
            <w:r w:rsidR="00AA747E">
              <w:rPr>
                <w:noProof/>
                <w:webHidden/>
              </w:rPr>
              <w:fldChar w:fldCharType="begin"/>
            </w:r>
            <w:r w:rsidR="00AA747E">
              <w:rPr>
                <w:noProof/>
                <w:webHidden/>
              </w:rPr>
              <w:instrText xml:space="preserve"> PAGEREF _Toc119920879 \h </w:instrText>
            </w:r>
            <w:r w:rsidR="00AA747E">
              <w:rPr>
                <w:noProof/>
                <w:webHidden/>
              </w:rPr>
            </w:r>
            <w:r w:rsidR="00AA747E">
              <w:rPr>
                <w:noProof/>
                <w:webHidden/>
              </w:rPr>
              <w:fldChar w:fldCharType="separate"/>
            </w:r>
            <w:r w:rsidR="00AA747E">
              <w:rPr>
                <w:noProof/>
                <w:webHidden/>
              </w:rPr>
              <w:t>7</w:t>
            </w:r>
            <w:r w:rsidR="00AA747E">
              <w:rPr>
                <w:noProof/>
                <w:webHidden/>
              </w:rPr>
              <w:fldChar w:fldCharType="end"/>
            </w:r>
          </w:hyperlink>
        </w:p>
        <w:p w14:paraId="2CDE4C5F" w14:textId="3A0FFFB6" w:rsidR="00AA747E" w:rsidRDefault="00000000">
          <w:pPr>
            <w:pStyle w:val="TOC3"/>
            <w:tabs>
              <w:tab w:val="right" w:leader="dot" w:pos="9016"/>
            </w:tabs>
            <w:rPr>
              <w:rFonts w:eastAsiaTheme="minorEastAsia"/>
              <w:noProof/>
              <w:lang w:eastAsia="en-IE"/>
            </w:rPr>
          </w:pPr>
          <w:hyperlink w:anchor="_Toc119920880" w:history="1">
            <w:r w:rsidR="00AA747E" w:rsidRPr="00CD7A89">
              <w:rPr>
                <w:rStyle w:val="Hyperlink"/>
                <w:noProof/>
              </w:rPr>
              <w:t>Position</w:t>
            </w:r>
            <w:r w:rsidR="00AA747E">
              <w:rPr>
                <w:noProof/>
                <w:webHidden/>
              </w:rPr>
              <w:tab/>
            </w:r>
            <w:r w:rsidR="00AA747E">
              <w:rPr>
                <w:noProof/>
                <w:webHidden/>
              </w:rPr>
              <w:fldChar w:fldCharType="begin"/>
            </w:r>
            <w:r w:rsidR="00AA747E">
              <w:rPr>
                <w:noProof/>
                <w:webHidden/>
              </w:rPr>
              <w:instrText xml:space="preserve"> PAGEREF _Toc119920880 \h </w:instrText>
            </w:r>
            <w:r w:rsidR="00AA747E">
              <w:rPr>
                <w:noProof/>
                <w:webHidden/>
              </w:rPr>
            </w:r>
            <w:r w:rsidR="00AA747E">
              <w:rPr>
                <w:noProof/>
                <w:webHidden/>
              </w:rPr>
              <w:fldChar w:fldCharType="separate"/>
            </w:r>
            <w:r w:rsidR="00AA747E">
              <w:rPr>
                <w:noProof/>
                <w:webHidden/>
              </w:rPr>
              <w:t>7</w:t>
            </w:r>
            <w:r w:rsidR="00AA747E">
              <w:rPr>
                <w:noProof/>
                <w:webHidden/>
              </w:rPr>
              <w:fldChar w:fldCharType="end"/>
            </w:r>
          </w:hyperlink>
        </w:p>
        <w:p w14:paraId="6724AC6E" w14:textId="118918A3" w:rsidR="00AA747E" w:rsidRDefault="00000000">
          <w:pPr>
            <w:pStyle w:val="TOC2"/>
            <w:tabs>
              <w:tab w:val="right" w:leader="dot" w:pos="9016"/>
            </w:tabs>
            <w:rPr>
              <w:rFonts w:eastAsiaTheme="minorEastAsia"/>
              <w:noProof/>
              <w:lang w:eastAsia="en-IE"/>
            </w:rPr>
          </w:pPr>
          <w:hyperlink w:anchor="_Toc119920881" w:history="1">
            <w:r w:rsidR="00AA747E" w:rsidRPr="00CD7A89">
              <w:rPr>
                <w:rStyle w:val="Hyperlink"/>
                <w:noProof/>
              </w:rPr>
              <w:t>GUI</w:t>
            </w:r>
            <w:r w:rsidR="00AA747E">
              <w:rPr>
                <w:noProof/>
                <w:webHidden/>
              </w:rPr>
              <w:tab/>
            </w:r>
            <w:r w:rsidR="00AA747E">
              <w:rPr>
                <w:noProof/>
                <w:webHidden/>
              </w:rPr>
              <w:fldChar w:fldCharType="begin"/>
            </w:r>
            <w:r w:rsidR="00AA747E">
              <w:rPr>
                <w:noProof/>
                <w:webHidden/>
              </w:rPr>
              <w:instrText xml:space="preserve"> PAGEREF _Toc119920881 \h </w:instrText>
            </w:r>
            <w:r w:rsidR="00AA747E">
              <w:rPr>
                <w:noProof/>
                <w:webHidden/>
              </w:rPr>
            </w:r>
            <w:r w:rsidR="00AA747E">
              <w:rPr>
                <w:noProof/>
                <w:webHidden/>
              </w:rPr>
              <w:fldChar w:fldCharType="separate"/>
            </w:r>
            <w:r w:rsidR="00AA747E">
              <w:rPr>
                <w:noProof/>
                <w:webHidden/>
              </w:rPr>
              <w:t>7</w:t>
            </w:r>
            <w:r w:rsidR="00AA747E">
              <w:rPr>
                <w:noProof/>
                <w:webHidden/>
              </w:rPr>
              <w:fldChar w:fldCharType="end"/>
            </w:r>
          </w:hyperlink>
        </w:p>
        <w:p w14:paraId="04F7E296" w14:textId="148F71C3" w:rsidR="00AA747E" w:rsidRDefault="00000000">
          <w:pPr>
            <w:pStyle w:val="TOC1"/>
            <w:tabs>
              <w:tab w:val="right" w:leader="dot" w:pos="9016"/>
            </w:tabs>
            <w:rPr>
              <w:rFonts w:eastAsiaTheme="minorEastAsia"/>
              <w:noProof/>
              <w:lang w:eastAsia="en-IE"/>
            </w:rPr>
          </w:pPr>
          <w:hyperlink w:anchor="_Toc119920882" w:history="1">
            <w:r w:rsidR="00AA747E" w:rsidRPr="00CD7A89">
              <w:rPr>
                <w:rStyle w:val="Hyperlink"/>
                <w:noProof/>
              </w:rPr>
              <w:t>Design rational</w:t>
            </w:r>
            <w:r w:rsidR="00AA747E">
              <w:rPr>
                <w:noProof/>
                <w:webHidden/>
              </w:rPr>
              <w:tab/>
            </w:r>
            <w:r w:rsidR="00AA747E">
              <w:rPr>
                <w:noProof/>
                <w:webHidden/>
              </w:rPr>
              <w:fldChar w:fldCharType="begin"/>
            </w:r>
            <w:r w:rsidR="00AA747E">
              <w:rPr>
                <w:noProof/>
                <w:webHidden/>
              </w:rPr>
              <w:instrText xml:space="preserve"> PAGEREF _Toc119920882 \h </w:instrText>
            </w:r>
            <w:r w:rsidR="00AA747E">
              <w:rPr>
                <w:noProof/>
                <w:webHidden/>
              </w:rPr>
            </w:r>
            <w:r w:rsidR="00AA747E">
              <w:rPr>
                <w:noProof/>
                <w:webHidden/>
              </w:rPr>
              <w:fldChar w:fldCharType="separate"/>
            </w:r>
            <w:r w:rsidR="00AA747E">
              <w:rPr>
                <w:noProof/>
                <w:webHidden/>
              </w:rPr>
              <w:t>7</w:t>
            </w:r>
            <w:r w:rsidR="00AA747E">
              <w:rPr>
                <w:noProof/>
                <w:webHidden/>
              </w:rPr>
              <w:fldChar w:fldCharType="end"/>
            </w:r>
          </w:hyperlink>
        </w:p>
        <w:p w14:paraId="34BC5A2D" w14:textId="050E9DF6" w:rsidR="00AA747E" w:rsidRDefault="00000000">
          <w:pPr>
            <w:pStyle w:val="TOC2"/>
            <w:tabs>
              <w:tab w:val="right" w:leader="dot" w:pos="9016"/>
            </w:tabs>
            <w:rPr>
              <w:rFonts w:eastAsiaTheme="minorEastAsia"/>
              <w:noProof/>
              <w:lang w:eastAsia="en-IE"/>
            </w:rPr>
          </w:pPr>
          <w:hyperlink w:anchor="_Toc119920883" w:history="1">
            <w:r w:rsidR="00AA747E" w:rsidRPr="00CD7A89">
              <w:rPr>
                <w:rStyle w:val="Hyperlink"/>
                <w:noProof/>
              </w:rPr>
              <w:t>Microservice architecture</w:t>
            </w:r>
            <w:r w:rsidR="00AA747E">
              <w:rPr>
                <w:noProof/>
                <w:webHidden/>
              </w:rPr>
              <w:tab/>
            </w:r>
            <w:r w:rsidR="00AA747E">
              <w:rPr>
                <w:noProof/>
                <w:webHidden/>
              </w:rPr>
              <w:fldChar w:fldCharType="begin"/>
            </w:r>
            <w:r w:rsidR="00AA747E">
              <w:rPr>
                <w:noProof/>
                <w:webHidden/>
              </w:rPr>
              <w:instrText xml:space="preserve"> PAGEREF _Toc119920883 \h </w:instrText>
            </w:r>
            <w:r w:rsidR="00AA747E">
              <w:rPr>
                <w:noProof/>
                <w:webHidden/>
              </w:rPr>
            </w:r>
            <w:r w:rsidR="00AA747E">
              <w:rPr>
                <w:noProof/>
                <w:webHidden/>
              </w:rPr>
              <w:fldChar w:fldCharType="separate"/>
            </w:r>
            <w:r w:rsidR="00AA747E">
              <w:rPr>
                <w:noProof/>
                <w:webHidden/>
              </w:rPr>
              <w:t>7</w:t>
            </w:r>
            <w:r w:rsidR="00AA747E">
              <w:rPr>
                <w:noProof/>
                <w:webHidden/>
              </w:rPr>
              <w:fldChar w:fldCharType="end"/>
            </w:r>
          </w:hyperlink>
        </w:p>
        <w:p w14:paraId="38DC4757" w14:textId="40C743D7" w:rsidR="00AA747E" w:rsidRDefault="00000000">
          <w:pPr>
            <w:pStyle w:val="TOC2"/>
            <w:tabs>
              <w:tab w:val="right" w:leader="dot" w:pos="9016"/>
            </w:tabs>
            <w:rPr>
              <w:rFonts w:eastAsiaTheme="minorEastAsia"/>
              <w:noProof/>
              <w:lang w:eastAsia="en-IE"/>
            </w:rPr>
          </w:pPr>
          <w:hyperlink w:anchor="_Toc119920884" w:history="1">
            <w:r w:rsidR="00AA747E" w:rsidRPr="00CD7A89">
              <w:rPr>
                <w:rStyle w:val="Hyperlink"/>
                <w:noProof/>
              </w:rPr>
              <w:t>Adaptor</w:t>
            </w:r>
            <w:r w:rsidR="00AA747E">
              <w:rPr>
                <w:noProof/>
                <w:webHidden/>
              </w:rPr>
              <w:tab/>
            </w:r>
            <w:r w:rsidR="00AA747E">
              <w:rPr>
                <w:noProof/>
                <w:webHidden/>
              </w:rPr>
              <w:fldChar w:fldCharType="begin"/>
            </w:r>
            <w:r w:rsidR="00AA747E">
              <w:rPr>
                <w:noProof/>
                <w:webHidden/>
              </w:rPr>
              <w:instrText xml:space="preserve"> PAGEREF _Toc119920884 \h </w:instrText>
            </w:r>
            <w:r w:rsidR="00AA747E">
              <w:rPr>
                <w:noProof/>
                <w:webHidden/>
              </w:rPr>
            </w:r>
            <w:r w:rsidR="00AA747E">
              <w:rPr>
                <w:noProof/>
                <w:webHidden/>
              </w:rPr>
              <w:fldChar w:fldCharType="separate"/>
            </w:r>
            <w:r w:rsidR="00AA747E">
              <w:rPr>
                <w:noProof/>
                <w:webHidden/>
              </w:rPr>
              <w:t>8</w:t>
            </w:r>
            <w:r w:rsidR="00AA747E">
              <w:rPr>
                <w:noProof/>
                <w:webHidden/>
              </w:rPr>
              <w:fldChar w:fldCharType="end"/>
            </w:r>
          </w:hyperlink>
        </w:p>
        <w:p w14:paraId="75A9AA05" w14:textId="5A708DB7" w:rsidR="00AA747E" w:rsidRDefault="00000000">
          <w:pPr>
            <w:pStyle w:val="TOC2"/>
            <w:tabs>
              <w:tab w:val="right" w:leader="dot" w:pos="9016"/>
            </w:tabs>
            <w:rPr>
              <w:rFonts w:eastAsiaTheme="minorEastAsia"/>
              <w:noProof/>
              <w:lang w:eastAsia="en-IE"/>
            </w:rPr>
          </w:pPr>
          <w:hyperlink w:anchor="_Toc119920885" w:history="1">
            <w:r w:rsidR="00AA747E" w:rsidRPr="00CD7A89">
              <w:rPr>
                <w:rStyle w:val="Hyperlink"/>
                <w:noProof/>
              </w:rPr>
              <w:t>Bridge</w:t>
            </w:r>
            <w:r w:rsidR="00AA747E">
              <w:rPr>
                <w:noProof/>
                <w:webHidden/>
              </w:rPr>
              <w:tab/>
            </w:r>
            <w:r w:rsidR="00AA747E">
              <w:rPr>
                <w:noProof/>
                <w:webHidden/>
              </w:rPr>
              <w:fldChar w:fldCharType="begin"/>
            </w:r>
            <w:r w:rsidR="00AA747E">
              <w:rPr>
                <w:noProof/>
                <w:webHidden/>
              </w:rPr>
              <w:instrText xml:space="preserve"> PAGEREF _Toc119920885 \h </w:instrText>
            </w:r>
            <w:r w:rsidR="00AA747E">
              <w:rPr>
                <w:noProof/>
                <w:webHidden/>
              </w:rPr>
            </w:r>
            <w:r w:rsidR="00AA747E">
              <w:rPr>
                <w:noProof/>
                <w:webHidden/>
              </w:rPr>
              <w:fldChar w:fldCharType="separate"/>
            </w:r>
            <w:r w:rsidR="00AA747E">
              <w:rPr>
                <w:noProof/>
                <w:webHidden/>
              </w:rPr>
              <w:t>8</w:t>
            </w:r>
            <w:r w:rsidR="00AA747E">
              <w:rPr>
                <w:noProof/>
                <w:webHidden/>
              </w:rPr>
              <w:fldChar w:fldCharType="end"/>
            </w:r>
          </w:hyperlink>
        </w:p>
        <w:p w14:paraId="08EC84B8" w14:textId="335BDD5B" w:rsidR="00AA747E" w:rsidRDefault="00000000">
          <w:pPr>
            <w:pStyle w:val="TOC2"/>
            <w:tabs>
              <w:tab w:val="right" w:leader="dot" w:pos="9016"/>
            </w:tabs>
            <w:rPr>
              <w:rFonts w:eastAsiaTheme="minorEastAsia"/>
              <w:noProof/>
              <w:lang w:eastAsia="en-IE"/>
            </w:rPr>
          </w:pPr>
          <w:hyperlink w:anchor="_Toc119920886" w:history="1">
            <w:r w:rsidR="00AA747E" w:rsidRPr="00CD7A89">
              <w:rPr>
                <w:rStyle w:val="Hyperlink"/>
                <w:noProof/>
              </w:rPr>
              <w:t>State</w:t>
            </w:r>
            <w:r w:rsidR="00AA747E">
              <w:rPr>
                <w:noProof/>
                <w:webHidden/>
              </w:rPr>
              <w:tab/>
            </w:r>
            <w:r w:rsidR="00AA747E">
              <w:rPr>
                <w:noProof/>
                <w:webHidden/>
              </w:rPr>
              <w:fldChar w:fldCharType="begin"/>
            </w:r>
            <w:r w:rsidR="00AA747E">
              <w:rPr>
                <w:noProof/>
                <w:webHidden/>
              </w:rPr>
              <w:instrText xml:space="preserve"> PAGEREF _Toc119920886 \h </w:instrText>
            </w:r>
            <w:r w:rsidR="00AA747E">
              <w:rPr>
                <w:noProof/>
                <w:webHidden/>
              </w:rPr>
            </w:r>
            <w:r w:rsidR="00AA747E">
              <w:rPr>
                <w:noProof/>
                <w:webHidden/>
              </w:rPr>
              <w:fldChar w:fldCharType="separate"/>
            </w:r>
            <w:r w:rsidR="00AA747E">
              <w:rPr>
                <w:noProof/>
                <w:webHidden/>
              </w:rPr>
              <w:t>8</w:t>
            </w:r>
            <w:r w:rsidR="00AA747E">
              <w:rPr>
                <w:noProof/>
                <w:webHidden/>
              </w:rPr>
              <w:fldChar w:fldCharType="end"/>
            </w:r>
          </w:hyperlink>
        </w:p>
        <w:p w14:paraId="74AC46E8" w14:textId="1AB5E2E2" w:rsidR="00AA747E" w:rsidRDefault="00000000">
          <w:pPr>
            <w:pStyle w:val="TOC2"/>
            <w:tabs>
              <w:tab w:val="right" w:leader="dot" w:pos="9016"/>
            </w:tabs>
            <w:rPr>
              <w:rFonts w:eastAsiaTheme="minorEastAsia"/>
              <w:noProof/>
              <w:lang w:eastAsia="en-IE"/>
            </w:rPr>
          </w:pPr>
          <w:hyperlink w:anchor="_Toc119920887" w:history="1">
            <w:r w:rsidR="00AA747E" w:rsidRPr="00CD7A89">
              <w:rPr>
                <w:rStyle w:val="Hyperlink"/>
                <w:noProof/>
              </w:rPr>
              <w:t>Simple factory</w:t>
            </w:r>
            <w:r w:rsidR="00AA747E">
              <w:rPr>
                <w:noProof/>
                <w:webHidden/>
              </w:rPr>
              <w:tab/>
            </w:r>
            <w:r w:rsidR="00AA747E">
              <w:rPr>
                <w:noProof/>
                <w:webHidden/>
              </w:rPr>
              <w:fldChar w:fldCharType="begin"/>
            </w:r>
            <w:r w:rsidR="00AA747E">
              <w:rPr>
                <w:noProof/>
                <w:webHidden/>
              </w:rPr>
              <w:instrText xml:space="preserve"> PAGEREF _Toc119920887 \h </w:instrText>
            </w:r>
            <w:r w:rsidR="00AA747E">
              <w:rPr>
                <w:noProof/>
                <w:webHidden/>
              </w:rPr>
            </w:r>
            <w:r w:rsidR="00AA747E">
              <w:rPr>
                <w:noProof/>
                <w:webHidden/>
              </w:rPr>
              <w:fldChar w:fldCharType="separate"/>
            </w:r>
            <w:r w:rsidR="00AA747E">
              <w:rPr>
                <w:noProof/>
                <w:webHidden/>
              </w:rPr>
              <w:t>9</w:t>
            </w:r>
            <w:r w:rsidR="00AA747E">
              <w:rPr>
                <w:noProof/>
                <w:webHidden/>
              </w:rPr>
              <w:fldChar w:fldCharType="end"/>
            </w:r>
          </w:hyperlink>
        </w:p>
        <w:p w14:paraId="102917BD" w14:textId="64B4F323" w:rsidR="00AA747E" w:rsidRDefault="00000000">
          <w:pPr>
            <w:pStyle w:val="TOC2"/>
            <w:tabs>
              <w:tab w:val="right" w:leader="dot" w:pos="9016"/>
            </w:tabs>
            <w:rPr>
              <w:rFonts w:eastAsiaTheme="minorEastAsia"/>
              <w:noProof/>
              <w:lang w:eastAsia="en-IE"/>
            </w:rPr>
          </w:pPr>
          <w:hyperlink w:anchor="_Toc119920888" w:history="1">
            <w:r w:rsidR="00AA747E" w:rsidRPr="00CD7A89">
              <w:rPr>
                <w:rStyle w:val="Hyperlink"/>
                <w:noProof/>
              </w:rPr>
              <w:t>Dynamic factory</w:t>
            </w:r>
            <w:r w:rsidR="00AA747E">
              <w:rPr>
                <w:noProof/>
                <w:webHidden/>
              </w:rPr>
              <w:tab/>
            </w:r>
            <w:r w:rsidR="00AA747E">
              <w:rPr>
                <w:noProof/>
                <w:webHidden/>
              </w:rPr>
              <w:fldChar w:fldCharType="begin"/>
            </w:r>
            <w:r w:rsidR="00AA747E">
              <w:rPr>
                <w:noProof/>
                <w:webHidden/>
              </w:rPr>
              <w:instrText xml:space="preserve"> PAGEREF _Toc119920888 \h </w:instrText>
            </w:r>
            <w:r w:rsidR="00AA747E">
              <w:rPr>
                <w:noProof/>
                <w:webHidden/>
              </w:rPr>
            </w:r>
            <w:r w:rsidR="00AA747E">
              <w:rPr>
                <w:noProof/>
                <w:webHidden/>
              </w:rPr>
              <w:fldChar w:fldCharType="separate"/>
            </w:r>
            <w:r w:rsidR="00AA747E">
              <w:rPr>
                <w:noProof/>
                <w:webHidden/>
              </w:rPr>
              <w:t>9</w:t>
            </w:r>
            <w:r w:rsidR="00AA747E">
              <w:rPr>
                <w:noProof/>
                <w:webHidden/>
              </w:rPr>
              <w:fldChar w:fldCharType="end"/>
            </w:r>
          </w:hyperlink>
        </w:p>
        <w:p w14:paraId="13805F0A" w14:textId="232D2BA4" w:rsidR="00AA747E" w:rsidRDefault="00000000">
          <w:pPr>
            <w:pStyle w:val="TOC2"/>
            <w:tabs>
              <w:tab w:val="right" w:leader="dot" w:pos="9016"/>
            </w:tabs>
            <w:rPr>
              <w:rFonts w:eastAsiaTheme="minorEastAsia"/>
              <w:noProof/>
              <w:lang w:eastAsia="en-IE"/>
            </w:rPr>
          </w:pPr>
          <w:hyperlink w:anchor="_Toc119920889" w:history="1">
            <w:r w:rsidR="00AA747E" w:rsidRPr="00CD7A89">
              <w:rPr>
                <w:rStyle w:val="Hyperlink"/>
                <w:noProof/>
              </w:rPr>
              <w:t>Command</w:t>
            </w:r>
            <w:r w:rsidR="00AA747E">
              <w:rPr>
                <w:noProof/>
                <w:webHidden/>
              </w:rPr>
              <w:tab/>
            </w:r>
            <w:r w:rsidR="00AA747E">
              <w:rPr>
                <w:noProof/>
                <w:webHidden/>
              </w:rPr>
              <w:fldChar w:fldCharType="begin"/>
            </w:r>
            <w:r w:rsidR="00AA747E">
              <w:rPr>
                <w:noProof/>
                <w:webHidden/>
              </w:rPr>
              <w:instrText xml:space="preserve"> PAGEREF _Toc119920889 \h </w:instrText>
            </w:r>
            <w:r w:rsidR="00AA747E">
              <w:rPr>
                <w:noProof/>
                <w:webHidden/>
              </w:rPr>
            </w:r>
            <w:r w:rsidR="00AA747E">
              <w:rPr>
                <w:noProof/>
                <w:webHidden/>
              </w:rPr>
              <w:fldChar w:fldCharType="separate"/>
            </w:r>
            <w:r w:rsidR="00AA747E">
              <w:rPr>
                <w:noProof/>
                <w:webHidden/>
              </w:rPr>
              <w:t>9</w:t>
            </w:r>
            <w:r w:rsidR="00AA747E">
              <w:rPr>
                <w:noProof/>
                <w:webHidden/>
              </w:rPr>
              <w:fldChar w:fldCharType="end"/>
            </w:r>
          </w:hyperlink>
        </w:p>
        <w:p w14:paraId="3ECAD102" w14:textId="6E736A29" w:rsidR="00AA747E" w:rsidRDefault="00000000">
          <w:pPr>
            <w:pStyle w:val="TOC2"/>
            <w:tabs>
              <w:tab w:val="right" w:leader="dot" w:pos="9016"/>
            </w:tabs>
            <w:rPr>
              <w:rFonts w:eastAsiaTheme="minorEastAsia"/>
              <w:noProof/>
              <w:lang w:eastAsia="en-IE"/>
            </w:rPr>
          </w:pPr>
          <w:hyperlink w:anchor="_Toc119920890" w:history="1">
            <w:r w:rsidR="00AA747E" w:rsidRPr="00CD7A89">
              <w:rPr>
                <w:rStyle w:val="Hyperlink"/>
                <w:noProof/>
              </w:rPr>
              <w:t>Choice for system</w:t>
            </w:r>
            <w:r w:rsidR="00AA747E">
              <w:rPr>
                <w:noProof/>
                <w:webHidden/>
              </w:rPr>
              <w:tab/>
            </w:r>
            <w:r w:rsidR="00AA747E">
              <w:rPr>
                <w:noProof/>
                <w:webHidden/>
              </w:rPr>
              <w:fldChar w:fldCharType="begin"/>
            </w:r>
            <w:r w:rsidR="00AA747E">
              <w:rPr>
                <w:noProof/>
                <w:webHidden/>
              </w:rPr>
              <w:instrText xml:space="preserve"> PAGEREF _Toc119920890 \h </w:instrText>
            </w:r>
            <w:r w:rsidR="00AA747E">
              <w:rPr>
                <w:noProof/>
                <w:webHidden/>
              </w:rPr>
            </w:r>
            <w:r w:rsidR="00AA747E">
              <w:rPr>
                <w:noProof/>
                <w:webHidden/>
              </w:rPr>
              <w:fldChar w:fldCharType="separate"/>
            </w:r>
            <w:r w:rsidR="00AA747E">
              <w:rPr>
                <w:noProof/>
                <w:webHidden/>
              </w:rPr>
              <w:t>9</w:t>
            </w:r>
            <w:r w:rsidR="00AA747E">
              <w:rPr>
                <w:noProof/>
                <w:webHidden/>
              </w:rPr>
              <w:fldChar w:fldCharType="end"/>
            </w:r>
          </w:hyperlink>
        </w:p>
        <w:p w14:paraId="05C1136B" w14:textId="68E93699" w:rsidR="00AA747E" w:rsidRDefault="00000000">
          <w:pPr>
            <w:pStyle w:val="TOC1"/>
            <w:tabs>
              <w:tab w:val="right" w:leader="dot" w:pos="9016"/>
            </w:tabs>
            <w:rPr>
              <w:rFonts w:eastAsiaTheme="minorEastAsia"/>
              <w:noProof/>
              <w:lang w:eastAsia="en-IE"/>
            </w:rPr>
          </w:pPr>
          <w:hyperlink w:anchor="_Toc119920891" w:history="1">
            <w:r w:rsidR="00AA747E" w:rsidRPr="00CD7A89">
              <w:rPr>
                <w:rStyle w:val="Hyperlink"/>
                <w:noProof/>
              </w:rPr>
              <w:t>Redesign</w:t>
            </w:r>
            <w:r w:rsidR="00AA747E">
              <w:rPr>
                <w:noProof/>
                <w:webHidden/>
              </w:rPr>
              <w:tab/>
            </w:r>
            <w:r w:rsidR="00AA747E">
              <w:rPr>
                <w:noProof/>
                <w:webHidden/>
              </w:rPr>
              <w:fldChar w:fldCharType="begin"/>
            </w:r>
            <w:r w:rsidR="00AA747E">
              <w:rPr>
                <w:noProof/>
                <w:webHidden/>
              </w:rPr>
              <w:instrText xml:space="preserve"> PAGEREF _Toc119920891 \h </w:instrText>
            </w:r>
            <w:r w:rsidR="00AA747E">
              <w:rPr>
                <w:noProof/>
                <w:webHidden/>
              </w:rPr>
            </w:r>
            <w:r w:rsidR="00AA747E">
              <w:rPr>
                <w:noProof/>
                <w:webHidden/>
              </w:rPr>
              <w:fldChar w:fldCharType="separate"/>
            </w:r>
            <w:r w:rsidR="00AA747E">
              <w:rPr>
                <w:noProof/>
                <w:webHidden/>
              </w:rPr>
              <w:t>10</w:t>
            </w:r>
            <w:r w:rsidR="00AA747E">
              <w:rPr>
                <w:noProof/>
                <w:webHidden/>
              </w:rPr>
              <w:fldChar w:fldCharType="end"/>
            </w:r>
          </w:hyperlink>
        </w:p>
        <w:p w14:paraId="5B12B39B" w14:textId="46D52976" w:rsidR="00AA747E" w:rsidRDefault="00000000">
          <w:pPr>
            <w:pStyle w:val="TOC2"/>
            <w:tabs>
              <w:tab w:val="right" w:leader="dot" w:pos="9016"/>
            </w:tabs>
            <w:rPr>
              <w:rFonts w:eastAsiaTheme="minorEastAsia"/>
              <w:noProof/>
              <w:lang w:eastAsia="en-IE"/>
            </w:rPr>
          </w:pPr>
          <w:hyperlink w:anchor="_Toc119920892" w:history="1">
            <w:r w:rsidR="00AA747E" w:rsidRPr="00CD7A89">
              <w:rPr>
                <w:rStyle w:val="Hyperlink"/>
                <w:noProof/>
              </w:rPr>
              <w:t>New structure</w:t>
            </w:r>
            <w:r w:rsidR="00AA747E">
              <w:rPr>
                <w:noProof/>
                <w:webHidden/>
              </w:rPr>
              <w:tab/>
            </w:r>
            <w:r w:rsidR="00AA747E">
              <w:rPr>
                <w:noProof/>
                <w:webHidden/>
              </w:rPr>
              <w:fldChar w:fldCharType="begin"/>
            </w:r>
            <w:r w:rsidR="00AA747E">
              <w:rPr>
                <w:noProof/>
                <w:webHidden/>
              </w:rPr>
              <w:instrText xml:space="preserve"> PAGEREF _Toc119920892 \h </w:instrText>
            </w:r>
            <w:r w:rsidR="00AA747E">
              <w:rPr>
                <w:noProof/>
                <w:webHidden/>
              </w:rPr>
            </w:r>
            <w:r w:rsidR="00AA747E">
              <w:rPr>
                <w:noProof/>
                <w:webHidden/>
              </w:rPr>
              <w:fldChar w:fldCharType="separate"/>
            </w:r>
            <w:r w:rsidR="00AA747E">
              <w:rPr>
                <w:noProof/>
                <w:webHidden/>
              </w:rPr>
              <w:t>10</w:t>
            </w:r>
            <w:r w:rsidR="00AA747E">
              <w:rPr>
                <w:noProof/>
                <w:webHidden/>
              </w:rPr>
              <w:fldChar w:fldCharType="end"/>
            </w:r>
          </w:hyperlink>
        </w:p>
        <w:p w14:paraId="778122F0" w14:textId="617BDDE9" w:rsidR="00AA747E" w:rsidRDefault="00000000">
          <w:pPr>
            <w:pStyle w:val="TOC2"/>
            <w:tabs>
              <w:tab w:val="right" w:leader="dot" w:pos="9016"/>
            </w:tabs>
            <w:rPr>
              <w:rFonts w:eastAsiaTheme="minorEastAsia"/>
              <w:noProof/>
              <w:lang w:eastAsia="en-IE"/>
            </w:rPr>
          </w:pPr>
          <w:hyperlink w:anchor="_Toc119920893" w:history="1">
            <w:r w:rsidR="00AA747E" w:rsidRPr="00CD7A89">
              <w:rPr>
                <w:rStyle w:val="Hyperlink"/>
                <w:noProof/>
              </w:rPr>
              <w:t>Component</w:t>
            </w:r>
            <w:r w:rsidR="00AA747E">
              <w:rPr>
                <w:noProof/>
                <w:webHidden/>
              </w:rPr>
              <w:tab/>
            </w:r>
            <w:r w:rsidR="00AA747E">
              <w:rPr>
                <w:noProof/>
                <w:webHidden/>
              </w:rPr>
              <w:fldChar w:fldCharType="begin"/>
            </w:r>
            <w:r w:rsidR="00AA747E">
              <w:rPr>
                <w:noProof/>
                <w:webHidden/>
              </w:rPr>
              <w:instrText xml:space="preserve"> PAGEREF _Toc119920893 \h </w:instrText>
            </w:r>
            <w:r w:rsidR="00AA747E">
              <w:rPr>
                <w:noProof/>
                <w:webHidden/>
              </w:rPr>
            </w:r>
            <w:r w:rsidR="00AA747E">
              <w:rPr>
                <w:noProof/>
                <w:webHidden/>
              </w:rPr>
              <w:fldChar w:fldCharType="separate"/>
            </w:r>
            <w:r w:rsidR="00AA747E">
              <w:rPr>
                <w:noProof/>
                <w:webHidden/>
              </w:rPr>
              <w:t>11</w:t>
            </w:r>
            <w:r w:rsidR="00AA747E">
              <w:rPr>
                <w:noProof/>
                <w:webHidden/>
              </w:rPr>
              <w:fldChar w:fldCharType="end"/>
            </w:r>
          </w:hyperlink>
        </w:p>
        <w:p w14:paraId="30264507" w14:textId="15FC2255" w:rsidR="00AA747E" w:rsidRDefault="00000000">
          <w:pPr>
            <w:pStyle w:val="TOC2"/>
            <w:tabs>
              <w:tab w:val="right" w:leader="dot" w:pos="9016"/>
            </w:tabs>
            <w:rPr>
              <w:rFonts w:eastAsiaTheme="minorEastAsia"/>
              <w:noProof/>
              <w:lang w:eastAsia="en-IE"/>
            </w:rPr>
          </w:pPr>
          <w:hyperlink w:anchor="_Toc119920894" w:history="1">
            <w:r w:rsidR="00AA747E" w:rsidRPr="00CD7A89">
              <w:rPr>
                <w:rStyle w:val="Hyperlink"/>
                <w:noProof/>
              </w:rPr>
              <w:t>Port num.</w:t>
            </w:r>
            <w:r w:rsidR="00AA747E">
              <w:rPr>
                <w:noProof/>
                <w:webHidden/>
              </w:rPr>
              <w:tab/>
            </w:r>
            <w:r w:rsidR="00AA747E">
              <w:rPr>
                <w:noProof/>
                <w:webHidden/>
              </w:rPr>
              <w:fldChar w:fldCharType="begin"/>
            </w:r>
            <w:r w:rsidR="00AA747E">
              <w:rPr>
                <w:noProof/>
                <w:webHidden/>
              </w:rPr>
              <w:instrText xml:space="preserve"> PAGEREF _Toc119920894 \h </w:instrText>
            </w:r>
            <w:r w:rsidR="00AA747E">
              <w:rPr>
                <w:noProof/>
                <w:webHidden/>
              </w:rPr>
            </w:r>
            <w:r w:rsidR="00AA747E">
              <w:rPr>
                <w:noProof/>
                <w:webHidden/>
              </w:rPr>
              <w:fldChar w:fldCharType="separate"/>
            </w:r>
            <w:r w:rsidR="00AA747E">
              <w:rPr>
                <w:noProof/>
                <w:webHidden/>
              </w:rPr>
              <w:t>11</w:t>
            </w:r>
            <w:r w:rsidR="00AA747E">
              <w:rPr>
                <w:noProof/>
                <w:webHidden/>
              </w:rPr>
              <w:fldChar w:fldCharType="end"/>
            </w:r>
          </w:hyperlink>
        </w:p>
        <w:p w14:paraId="4732F07D" w14:textId="4EBB7372" w:rsidR="00AA747E" w:rsidRDefault="00000000">
          <w:pPr>
            <w:pStyle w:val="TOC2"/>
            <w:tabs>
              <w:tab w:val="right" w:leader="dot" w:pos="9016"/>
            </w:tabs>
            <w:rPr>
              <w:rFonts w:eastAsiaTheme="minorEastAsia"/>
              <w:noProof/>
              <w:lang w:eastAsia="en-IE"/>
            </w:rPr>
          </w:pPr>
          <w:hyperlink w:anchor="_Toc119920895" w:history="1">
            <w:r w:rsidR="00AA747E" w:rsidRPr="00CD7A89">
              <w:rPr>
                <w:rStyle w:val="Hyperlink"/>
                <w:noProof/>
              </w:rPr>
              <w:t>Adaptor</w:t>
            </w:r>
            <w:r w:rsidR="00AA747E">
              <w:rPr>
                <w:noProof/>
                <w:webHidden/>
              </w:rPr>
              <w:tab/>
            </w:r>
            <w:r w:rsidR="00AA747E">
              <w:rPr>
                <w:noProof/>
                <w:webHidden/>
              </w:rPr>
              <w:fldChar w:fldCharType="begin"/>
            </w:r>
            <w:r w:rsidR="00AA747E">
              <w:rPr>
                <w:noProof/>
                <w:webHidden/>
              </w:rPr>
              <w:instrText xml:space="preserve"> PAGEREF _Toc119920895 \h </w:instrText>
            </w:r>
            <w:r w:rsidR="00AA747E">
              <w:rPr>
                <w:noProof/>
                <w:webHidden/>
              </w:rPr>
            </w:r>
            <w:r w:rsidR="00AA747E">
              <w:rPr>
                <w:noProof/>
                <w:webHidden/>
              </w:rPr>
              <w:fldChar w:fldCharType="separate"/>
            </w:r>
            <w:r w:rsidR="00AA747E">
              <w:rPr>
                <w:noProof/>
                <w:webHidden/>
              </w:rPr>
              <w:t>12</w:t>
            </w:r>
            <w:r w:rsidR="00AA747E">
              <w:rPr>
                <w:noProof/>
                <w:webHidden/>
              </w:rPr>
              <w:fldChar w:fldCharType="end"/>
            </w:r>
          </w:hyperlink>
        </w:p>
        <w:p w14:paraId="0840C82D" w14:textId="5E6CE661" w:rsidR="00AA747E" w:rsidRDefault="00000000">
          <w:pPr>
            <w:pStyle w:val="TOC2"/>
            <w:tabs>
              <w:tab w:val="right" w:leader="dot" w:pos="9016"/>
            </w:tabs>
            <w:rPr>
              <w:rFonts w:eastAsiaTheme="minorEastAsia"/>
              <w:noProof/>
              <w:lang w:eastAsia="en-IE"/>
            </w:rPr>
          </w:pPr>
          <w:hyperlink w:anchor="_Toc119920896" w:history="1">
            <w:r w:rsidR="00AA747E" w:rsidRPr="00CD7A89">
              <w:rPr>
                <w:rStyle w:val="Hyperlink"/>
                <w:noProof/>
              </w:rPr>
              <w:t>State</w:t>
            </w:r>
            <w:r w:rsidR="00AA747E">
              <w:rPr>
                <w:noProof/>
                <w:webHidden/>
              </w:rPr>
              <w:tab/>
            </w:r>
            <w:r w:rsidR="00AA747E">
              <w:rPr>
                <w:noProof/>
                <w:webHidden/>
              </w:rPr>
              <w:fldChar w:fldCharType="begin"/>
            </w:r>
            <w:r w:rsidR="00AA747E">
              <w:rPr>
                <w:noProof/>
                <w:webHidden/>
              </w:rPr>
              <w:instrText xml:space="preserve"> PAGEREF _Toc119920896 \h </w:instrText>
            </w:r>
            <w:r w:rsidR="00AA747E">
              <w:rPr>
                <w:noProof/>
                <w:webHidden/>
              </w:rPr>
            </w:r>
            <w:r w:rsidR="00AA747E">
              <w:rPr>
                <w:noProof/>
                <w:webHidden/>
              </w:rPr>
              <w:fldChar w:fldCharType="separate"/>
            </w:r>
            <w:r w:rsidR="00AA747E">
              <w:rPr>
                <w:noProof/>
                <w:webHidden/>
              </w:rPr>
              <w:t>13</w:t>
            </w:r>
            <w:r w:rsidR="00AA747E">
              <w:rPr>
                <w:noProof/>
                <w:webHidden/>
              </w:rPr>
              <w:fldChar w:fldCharType="end"/>
            </w:r>
          </w:hyperlink>
        </w:p>
        <w:p w14:paraId="384C14E1" w14:textId="5EDACDE2" w:rsidR="00AA747E" w:rsidRDefault="00000000">
          <w:pPr>
            <w:pStyle w:val="TOC2"/>
            <w:tabs>
              <w:tab w:val="right" w:leader="dot" w:pos="9016"/>
            </w:tabs>
            <w:rPr>
              <w:rFonts w:eastAsiaTheme="minorEastAsia"/>
              <w:noProof/>
              <w:lang w:eastAsia="en-IE"/>
            </w:rPr>
          </w:pPr>
          <w:hyperlink w:anchor="_Toc119920897" w:history="1">
            <w:r w:rsidR="00AA747E" w:rsidRPr="00CD7A89">
              <w:rPr>
                <w:rStyle w:val="Hyperlink"/>
                <w:noProof/>
              </w:rPr>
              <w:t>Simple factory</w:t>
            </w:r>
            <w:r w:rsidR="00AA747E">
              <w:rPr>
                <w:noProof/>
                <w:webHidden/>
              </w:rPr>
              <w:tab/>
            </w:r>
            <w:r w:rsidR="00AA747E">
              <w:rPr>
                <w:noProof/>
                <w:webHidden/>
              </w:rPr>
              <w:fldChar w:fldCharType="begin"/>
            </w:r>
            <w:r w:rsidR="00AA747E">
              <w:rPr>
                <w:noProof/>
                <w:webHidden/>
              </w:rPr>
              <w:instrText xml:space="preserve"> PAGEREF _Toc119920897 \h </w:instrText>
            </w:r>
            <w:r w:rsidR="00AA747E">
              <w:rPr>
                <w:noProof/>
                <w:webHidden/>
              </w:rPr>
            </w:r>
            <w:r w:rsidR="00AA747E">
              <w:rPr>
                <w:noProof/>
                <w:webHidden/>
              </w:rPr>
              <w:fldChar w:fldCharType="separate"/>
            </w:r>
            <w:r w:rsidR="00AA747E">
              <w:rPr>
                <w:noProof/>
                <w:webHidden/>
              </w:rPr>
              <w:t>14</w:t>
            </w:r>
            <w:r w:rsidR="00AA747E">
              <w:rPr>
                <w:noProof/>
                <w:webHidden/>
              </w:rPr>
              <w:fldChar w:fldCharType="end"/>
            </w:r>
          </w:hyperlink>
        </w:p>
        <w:p w14:paraId="59C9CDDC" w14:textId="25733F89" w:rsidR="00AA747E" w:rsidRDefault="00000000">
          <w:pPr>
            <w:pStyle w:val="TOC2"/>
            <w:tabs>
              <w:tab w:val="right" w:leader="dot" w:pos="9016"/>
            </w:tabs>
            <w:rPr>
              <w:rFonts w:eastAsiaTheme="minorEastAsia"/>
              <w:noProof/>
              <w:lang w:eastAsia="en-IE"/>
            </w:rPr>
          </w:pPr>
          <w:hyperlink w:anchor="_Toc119920898" w:history="1">
            <w:r w:rsidR="00AA747E" w:rsidRPr="00CD7A89">
              <w:rPr>
                <w:rStyle w:val="Hyperlink"/>
                <w:noProof/>
              </w:rPr>
              <w:t>Command</w:t>
            </w:r>
            <w:r w:rsidR="00AA747E">
              <w:rPr>
                <w:noProof/>
                <w:webHidden/>
              </w:rPr>
              <w:tab/>
            </w:r>
            <w:r w:rsidR="00AA747E">
              <w:rPr>
                <w:noProof/>
                <w:webHidden/>
              </w:rPr>
              <w:fldChar w:fldCharType="begin"/>
            </w:r>
            <w:r w:rsidR="00AA747E">
              <w:rPr>
                <w:noProof/>
                <w:webHidden/>
              </w:rPr>
              <w:instrText xml:space="preserve"> PAGEREF _Toc119920898 \h </w:instrText>
            </w:r>
            <w:r w:rsidR="00AA747E">
              <w:rPr>
                <w:noProof/>
                <w:webHidden/>
              </w:rPr>
            </w:r>
            <w:r w:rsidR="00AA747E">
              <w:rPr>
                <w:noProof/>
                <w:webHidden/>
              </w:rPr>
              <w:fldChar w:fldCharType="separate"/>
            </w:r>
            <w:r w:rsidR="00AA747E">
              <w:rPr>
                <w:noProof/>
                <w:webHidden/>
              </w:rPr>
              <w:t>14</w:t>
            </w:r>
            <w:r w:rsidR="00AA747E">
              <w:rPr>
                <w:noProof/>
                <w:webHidden/>
              </w:rPr>
              <w:fldChar w:fldCharType="end"/>
            </w:r>
          </w:hyperlink>
        </w:p>
        <w:p w14:paraId="2DEB4DC2" w14:textId="76D4347D" w:rsidR="00AA747E" w:rsidRDefault="00000000">
          <w:pPr>
            <w:pStyle w:val="TOC1"/>
            <w:tabs>
              <w:tab w:val="right" w:leader="dot" w:pos="9016"/>
            </w:tabs>
            <w:rPr>
              <w:rFonts w:eastAsiaTheme="minorEastAsia"/>
              <w:noProof/>
              <w:lang w:eastAsia="en-IE"/>
            </w:rPr>
          </w:pPr>
          <w:hyperlink w:anchor="_Toc119920899" w:history="1">
            <w:r w:rsidR="00AA747E" w:rsidRPr="00CD7A89">
              <w:rPr>
                <w:rStyle w:val="Hyperlink"/>
                <w:noProof/>
              </w:rPr>
              <w:t>Refactor</w:t>
            </w:r>
            <w:r w:rsidR="00AA747E">
              <w:rPr>
                <w:noProof/>
                <w:webHidden/>
              </w:rPr>
              <w:tab/>
            </w:r>
            <w:r w:rsidR="00AA747E">
              <w:rPr>
                <w:noProof/>
                <w:webHidden/>
              </w:rPr>
              <w:fldChar w:fldCharType="begin"/>
            </w:r>
            <w:r w:rsidR="00AA747E">
              <w:rPr>
                <w:noProof/>
                <w:webHidden/>
              </w:rPr>
              <w:instrText xml:space="preserve"> PAGEREF _Toc119920899 \h </w:instrText>
            </w:r>
            <w:r w:rsidR="00AA747E">
              <w:rPr>
                <w:noProof/>
                <w:webHidden/>
              </w:rPr>
            </w:r>
            <w:r w:rsidR="00AA747E">
              <w:rPr>
                <w:noProof/>
                <w:webHidden/>
              </w:rPr>
              <w:fldChar w:fldCharType="separate"/>
            </w:r>
            <w:r w:rsidR="00AA747E">
              <w:rPr>
                <w:noProof/>
                <w:webHidden/>
              </w:rPr>
              <w:t>15</w:t>
            </w:r>
            <w:r w:rsidR="00AA747E">
              <w:rPr>
                <w:noProof/>
                <w:webHidden/>
              </w:rPr>
              <w:fldChar w:fldCharType="end"/>
            </w:r>
          </w:hyperlink>
        </w:p>
        <w:p w14:paraId="3712E757" w14:textId="7B862CAB" w:rsidR="00AA747E" w:rsidRDefault="00000000">
          <w:pPr>
            <w:pStyle w:val="TOC2"/>
            <w:tabs>
              <w:tab w:val="right" w:leader="dot" w:pos="9016"/>
            </w:tabs>
            <w:rPr>
              <w:rFonts w:eastAsiaTheme="minorEastAsia"/>
              <w:noProof/>
              <w:lang w:eastAsia="en-IE"/>
            </w:rPr>
          </w:pPr>
          <w:hyperlink w:anchor="_Toc119920900" w:history="1">
            <w:r w:rsidR="00AA747E" w:rsidRPr="00CD7A89">
              <w:rPr>
                <w:rStyle w:val="Hyperlink"/>
                <w:noProof/>
              </w:rPr>
              <w:t>Magic numbers and Magic text</w:t>
            </w:r>
            <w:r w:rsidR="00AA747E">
              <w:rPr>
                <w:noProof/>
                <w:webHidden/>
              </w:rPr>
              <w:tab/>
            </w:r>
            <w:r w:rsidR="00AA747E">
              <w:rPr>
                <w:noProof/>
                <w:webHidden/>
              </w:rPr>
              <w:fldChar w:fldCharType="begin"/>
            </w:r>
            <w:r w:rsidR="00AA747E">
              <w:rPr>
                <w:noProof/>
                <w:webHidden/>
              </w:rPr>
              <w:instrText xml:space="preserve"> PAGEREF _Toc119920900 \h </w:instrText>
            </w:r>
            <w:r w:rsidR="00AA747E">
              <w:rPr>
                <w:noProof/>
                <w:webHidden/>
              </w:rPr>
            </w:r>
            <w:r w:rsidR="00AA747E">
              <w:rPr>
                <w:noProof/>
                <w:webHidden/>
              </w:rPr>
              <w:fldChar w:fldCharType="separate"/>
            </w:r>
            <w:r w:rsidR="00AA747E">
              <w:rPr>
                <w:noProof/>
                <w:webHidden/>
              </w:rPr>
              <w:t>15</w:t>
            </w:r>
            <w:r w:rsidR="00AA747E">
              <w:rPr>
                <w:noProof/>
                <w:webHidden/>
              </w:rPr>
              <w:fldChar w:fldCharType="end"/>
            </w:r>
          </w:hyperlink>
        </w:p>
        <w:p w14:paraId="6B41C29A" w14:textId="06712B28" w:rsidR="00AA747E" w:rsidRDefault="00000000">
          <w:pPr>
            <w:pStyle w:val="TOC2"/>
            <w:tabs>
              <w:tab w:val="right" w:leader="dot" w:pos="9016"/>
            </w:tabs>
            <w:rPr>
              <w:rFonts w:eastAsiaTheme="minorEastAsia"/>
              <w:noProof/>
              <w:lang w:eastAsia="en-IE"/>
            </w:rPr>
          </w:pPr>
          <w:hyperlink w:anchor="_Toc119920901" w:history="1">
            <w:r w:rsidR="00AA747E" w:rsidRPr="00CD7A89">
              <w:rPr>
                <w:rStyle w:val="Hyperlink"/>
                <w:noProof/>
              </w:rPr>
              <w:t>Moved methods</w:t>
            </w:r>
            <w:r w:rsidR="00AA747E">
              <w:rPr>
                <w:noProof/>
                <w:webHidden/>
              </w:rPr>
              <w:tab/>
            </w:r>
            <w:r w:rsidR="00AA747E">
              <w:rPr>
                <w:noProof/>
                <w:webHidden/>
              </w:rPr>
              <w:fldChar w:fldCharType="begin"/>
            </w:r>
            <w:r w:rsidR="00AA747E">
              <w:rPr>
                <w:noProof/>
                <w:webHidden/>
              </w:rPr>
              <w:instrText xml:space="preserve"> PAGEREF _Toc119920901 \h </w:instrText>
            </w:r>
            <w:r w:rsidR="00AA747E">
              <w:rPr>
                <w:noProof/>
                <w:webHidden/>
              </w:rPr>
            </w:r>
            <w:r w:rsidR="00AA747E">
              <w:rPr>
                <w:noProof/>
                <w:webHidden/>
              </w:rPr>
              <w:fldChar w:fldCharType="separate"/>
            </w:r>
            <w:r w:rsidR="00AA747E">
              <w:rPr>
                <w:noProof/>
                <w:webHidden/>
              </w:rPr>
              <w:t>15</w:t>
            </w:r>
            <w:r w:rsidR="00AA747E">
              <w:rPr>
                <w:noProof/>
                <w:webHidden/>
              </w:rPr>
              <w:fldChar w:fldCharType="end"/>
            </w:r>
          </w:hyperlink>
        </w:p>
        <w:p w14:paraId="54D39185" w14:textId="7FE1BFAA" w:rsidR="00AA747E" w:rsidRDefault="00000000">
          <w:pPr>
            <w:pStyle w:val="TOC2"/>
            <w:tabs>
              <w:tab w:val="right" w:leader="dot" w:pos="9016"/>
            </w:tabs>
            <w:rPr>
              <w:rFonts w:eastAsiaTheme="minorEastAsia"/>
              <w:noProof/>
              <w:lang w:eastAsia="en-IE"/>
            </w:rPr>
          </w:pPr>
          <w:hyperlink w:anchor="_Toc119920902" w:history="1">
            <w:r w:rsidR="00AA747E" w:rsidRPr="00CD7A89">
              <w:rPr>
                <w:rStyle w:val="Hyperlink"/>
                <w:noProof/>
              </w:rPr>
              <w:t>Extracted methods</w:t>
            </w:r>
            <w:r w:rsidR="00AA747E">
              <w:rPr>
                <w:noProof/>
                <w:webHidden/>
              </w:rPr>
              <w:tab/>
            </w:r>
            <w:r w:rsidR="00AA747E">
              <w:rPr>
                <w:noProof/>
                <w:webHidden/>
              </w:rPr>
              <w:fldChar w:fldCharType="begin"/>
            </w:r>
            <w:r w:rsidR="00AA747E">
              <w:rPr>
                <w:noProof/>
                <w:webHidden/>
              </w:rPr>
              <w:instrText xml:space="preserve"> PAGEREF _Toc119920902 \h </w:instrText>
            </w:r>
            <w:r w:rsidR="00AA747E">
              <w:rPr>
                <w:noProof/>
                <w:webHidden/>
              </w:rPr>
            </w:r>
            <w:r w:rsidR="00AA747E">
              <w:rPr>
                <w:noProof/>
                <w:webHidden/>
              </w:rPr>
              <w:fldChar w:fldCharType="separate"/>
            </w:r>
            <w:r w:rsidR="00AA747E">
              <w:rPr>
                <w:noProof/>
                <w:webHidden/>
              </w:rPr>
              <w:t>15</w:t>
            </w:r>
            <w:r w:rsidR="00AA747E">
              <w:rPr>
                <w:noProof/>
                <w:webHidden/>
              </w:rPr>
              <w:fldChar w:fldCharType="end"/>
            </w:r>
          </w:hyperlink>
        </w:p>
        <w:p w14:paraId="538273A8" w14:textId="351819CF" w:rsidR="00AA747E" w:rsidRDefault="00000000">
          <w:pPr>
            <w:pStyle w:val="TOC1"/>
            <w:tabs>
              <w:tab w:val="right" w:leader="dot" w:pos="9016"/>
            </w:tabs>
            <w:rPr>
              <w:rFonts w:eastAsiaTheme="minorEastAsia"/>
              <w:noProof/>
              <w:lang w:eastAsia="en-IE"/>
            </w:rPr>
          </w:pPr>
          <w:hyperlink w:anchor="_Toc119920903" w:history="1">
            <w:r w:rsidR="00AA747E" w:rsidRPr="00CD7A89">
              <w:rPr>
                <w:rStyle w:val="Hyperlink"/>
                <w:noProof/>
              </w:rPr>
              <w:t>Refactored Class Diagram</w:t>
            </w:r>
            <w:r w:rsidR="00AA747E">
              <w:rPr>
                <w:noProof/>
                <w:webHidden/>
              </w:rPr>
              <w:tab/>
            </w:r>
            <w:r w:rsidR="00AA747E">
              <w:rPr>
                <w:noProof/>
                <w:webHidden/>
              </w:rPr>
              <w:fldChar w:fldCharType="begin"/>
            </w:r>
            <w:r w:rsidR="00AA747E">
              <w:rPr>
                <w:noProof/>
                <w:webHidden/>
              </w:rPr>
              <w:instrText xml:space="preserve"> PAGEREF _Toc119920903 \h </w:instrText>
            </w:r>
            <w:r w:rsidR="00AA747E">
              <w:rPr>
                <w:noProof/>
                <w:webHidden/>
              </w:rPr>
            </w:r>
            <w:r w:rsidR="00AA747E">
              <w:rPr>
                <w:noProof/>
                <w:webHidden/>
              </w:rPr>
              <w:fldChar w:fldCharType="separate"/>
            </w:r>
            <w:r w:rsidR="00AA747E">
              <w:rPr>
                <w:noProof/>
                <w:webHidden/>
              </w:rPr>
              <w:t>15</w:t>
            </w:r>
            <w:r w:rsidR="00AA747E">
              <w:rPr>
                <w:noProof/>
                <w:webHidden/>
              </w:rPr>
              <w:fldChar w:fldCharType="end"/>
            </w:r>
          </w:hyperlink>
        </w:p>
        <w:p w14:paraId="4E9BD3CA" w14:textId="56752FF2" w:rsidR="00AA747E" w:rsidRDefault="00000000">
          <w:pPr>
            <w:pStyle w:val="TOC1"/>
            <w:tabs>
              <w:tab w:val="right" w:leader="dot" w:pos="9016"/>
            </w:tabs>
            <w:rPr>
              <w:rFonts w:eastAsiaTheme="minorEastAsia"/>
              <w:noProof/>
              <w:lang w:eastAsia="en-IE"/>
            </w:rPr>
          </w:pPr>
          <w:hyperlink w:anchor="_Toc119920904" w:history="1">
            <w:r w:rsidR="00AA747E" w:rsidRPr="00CD7A89">
              <w:rPr>
                <w:rStyle w:val="Hyperlink"/>
                <w:noProof/>
              </w:rPr>
              <w:t>Conclusion</w:t>
            </w:r>
            <w:r w:rsidR="00AA747E">
              <w:rPr>
                <w:noProof/>
                <w:webHidden/>
              </w:rPr>
              <w:tab/>
            </w:r>
            <w:r w:rsidR="00AA747E">
              <w:rPr>
                <w:noProof/>
                <w:webHidden/>
              </w:rPr>
              <w:fldChar w:fldCharType="begin"/>
            </w:r>
            <w:r w:rsidR="00AA747E">
              <w:rPr>
                <w:noProof/>
                <w:webHidden/>
              </w:rPr>
              <w:instrText xml:space="preserve"> PAGEREF _Toc119920904 \h </w:instrText>
            </w:r>
            <w:r w:rsidR="00AA747E">
              <w:rPr>
                <w:noProof/>
                <w:webHidden/>
              </w:rPr>
            </w:r>
            <w:r w:rsidR="00AA747E">
              <w:rPr>
                <w:noProof/>
                <w:webHidden/>
              </w:rPr>
              <w:fldChar w:fldCharType="separate"/>
            </w:r>
            <w:r w:rsidR="00AA747E">
              <w:rPr>
                <w:noProof/>
                <w:webHidden/>
              </w:rPr>
              <w:t>15</w:t>
            </w:r>
            <w:r w:rsidR="00AA747E">
              <w:rPr>
                <w:noProof/>
                <w:webHidden/>
              </w:rPr>
              <w:fldChar w:fldCharType="end"/>
            </w:r>
          </w:hyperlink>
        </w:p>
        <w:p w14:paraId="4B18CB77" w14:textId="28FF6E77" w:rsidR="00AA747E" w:rsidRDefault="00000000">
          <w:pPr>
            <w:pStyle w:val="TOC1"/>
            <w:tabs>
              <w:tab w:val="right" w:leader="dot" w:pos="9016"/>
            </w:tabs>
            <w:rPr>
              <w:rFonts w:eastAsiaTheme="minorEastAsia"/>
              <w:noProof/>
              <w:lang w:eastAsia="en-IE"/>
            </w:rPr>
          </w:pPr>
          <w:hyperlink w:anchor="_Toc119920905" w:history="1">
            <w:r w:rsidR="00AA747E" w:rsidRPr="00CD7A89">
              <w:rPr>
                <w:rStyle w:val="Hyperlink"/>
                <w:noProof/>
              </w:rPr>
              <w:t>Reflection</w:t>
            </w:r>
            <w:r w:rsidR="00AA747E">
              <w:rPr>
                <w:noProof/>
                <w:webHidden/>
              </w:rPr>
              <w:tab/>
            </w:r>
            <w:r w:rsidR="00AA747E">
              <w:rPr>
                <w:noProof/>
                <w:webHidden/>
              </w:rPr>
              <w:fldChar w:fldCharType="begin"/>
            </w:r>
            <w:r w:rsidR="00AA747E">
              <w:rPr>
                <w:noProof/>
                <w:webHidden/>
              </w:rPr>
              <w:instrText xml:space="preserve"> PAGEREF _Toc119920905 \h </w:instrText>
            </w:r>
            <w:r w:rsidR="00AA747E">
              <w:rPr>
                <w:noProof/>
                <w:webHidden/>
              </w:rPr>
            </w:r>
            <w:r w:rsidR="00AA747E">
              <w:rPr>
                <w:noProof/>
                <w:webHidden/>
              </w:rPr>
              <w:fldChar w:fldCharType="separate"/>
            </w:r>
            <w:r w:rsidR="00AA747E">
              <w:rPr>
                <w:noProof/>
                <w:webHidden/>
              </w:rPr>
              <w:t>16</w:t>
            </w:r>
            <w:r w:rsidR="00AA747E">
              <w:rPr>
                <w:noProof/>
                <w:webHidden/>
              </w:rPr>
              <w:fldChar w:fldCharType="end"/>
            </w:r>
          </w:hyperlink>
        </w:p>
        <w:p w14:paraId="4AD316E1" w14:textId="11428154" w:rsidR="001D09BF" w:rsidRDefault="00000000">
          <w:r>
            <w:rPr>
              <w:b/>
              <w:bCs/>
              <w:noProof/>
              <w:lang w:val="en-US"/>
            </w:rPr>
            <w:fldChar w:fldCharType="end"/>
          </w:r>
        </w:p>
      </w:sdtContent>
    </w:sdt>
    <w:p w14:paraId="425DA178" w14:textId="77777777" w:rsidR="0056255D" w:rsidRDefault="0056255D">
      <w:pPr>
        <w:rPr>
          <w:rFonts w:asciiTheme="majorHAnsi" w:eastAsiaTheme="majorEastAsia" w:hAnsiTheme="majorHAnsi" w:cstheme="majorBidi"/>
          <w:color w:val="5A4A58"/>
          <w:sz w:val="32"/>
          <w:szCs w:val="32"/>
        </w:rPr>
      </w:pPr>
      <w:r>
        <w:br w:type="page"/>
      </w:r>
    </w:p>
    <w:p w14:paraId="2F26AF12" w14:textId="58940A57" w:rsidR="000A43AD" w:rsidRDefault="001D09BF" w:rsidP="00F157C9">
      <w:pPr>
        <w:pStyle w:val="Heading1"/>
      </w:pPr>
      <w:bookmarkStart w:id="0" w:name="_Toc119920863"/>
      <w:r>
        <w:lastRenderedPageBreak/>
        <w:t>Background Information</w:t>
      </w:r>
      <w:bookmarkEnd w:id="0"/>
    </w:p>
    <w:p w14:paraId="4E37BC52" w14:textId="6BF5DAC7" w:rsidR="00F157C9" w:rsidRDefault="00F157C9" w:rsidP="000A43AD">
      <w:r>
        <w:t>Chess is an old game enjoyed by many</w:t>
      </w:r>
      <w:r w:rsidR="00314767">
        <w:t>.</w:t>
      </w:r>
      <w:r w:rsidR="00740866">
        <w:t xml:space="preserve"> </w:t>
      </w:r>
      <w:r w:rsidR="0023099A">
        <w:t>The</w:t>
      </w:r>
      <w:r>
        <w:t xml:space="preserve"> initial implementation is one executable, that requires all players to be on one computer screen.</w:t>
      </w:r>
      <w:r w:rsidR="0023099A">
        <w:t xml:space="preserve"> </w:t>
      </w:r>
      <w:r>
        <w:t xml:space="preserve"> </w:t>
      </w:r>
      <w:r w:rsidR="00314767">
        <w:t>I created this game for a short Object-Oriented Design module.</w:t>
      </w:r>
    </w:p>
    <w:p w14:paraId="51D70817" w14:textId="26A29C4C" w:rsidR="0023099A" w:rsidRDefault="0023099A" w:rsidP="0023099A">
      <w:pPr>
        <w:pStyle w:val="Heading1"/>
      </w:pPr>
      <w:bookmarkStart w:id="1" w:name="_Toc119920864"/>
      <w:r>
        <w:t>Initial state flow</w:t>
      </w:r>
      <w:bookmarkEnd w:id="1"/>
    </w:p>
    <w:p w14:paraId="6D775BA9" w14:textId="37EEE529" w:rsidR="0023099A" w:rsidRPr="0023099A" w:rsidRDefault="00AA747E" w:rsidP="0023099A">
      <w:r>
        <w:rPr>
          <w:noProof/>
        </w:rPr>
        <mc:AlternateContent>
          <mc:Choice Requires="wps">
            <w:drawing>
              <wp:anchor distT="0" distB="0" distL="114300" distR="114300" simplePos="0" relativeHeight="251671552" behindDoc="0" locked="0" layoutInCell="1" allowOverlap="1" wp14:anchorId="283AFA86" wp14:editId="1093DF8C">
                <wp:simplePos x="0" y="0"/>
                <wp:positionH relativeFrom="column">
                  <wp:posOffset>2202180</wp:posOffset>
                </wp:positionH>
                <wp:positionV relativeFrom="paragraph">
                  <wp:posOffset>1029970</wp:posOffset>
                </wp:positionV>
                <wp:extent cx="845820" cy="670560"/>
                <wp:effectExtent l="0" t="0" r="11430" b="15240"/>
                <wp:wrapNone/>
                <wp:docPr id="8" name="Rectangle: Rounded Corners 8"/>
                <wp:cNvGraphicFramePr/>
                <a:graphic xmlns:a="http://schemas.openxmlformats.org/drawingml/2006/main">
                  <a:graphicData uri="http://schemas.microsoft.com/office/word/2010/wordprocessingShape">
                    <wps:wsp>
                      <wps:cNvSpPr/>
                      <wps:spPr>
                        <a:xfrm>
                          <a:off x="0" y="0"/>
                          <a:ext cx="845820" cy="67056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00C03378" w14:textId="5ED80393" w:rsidR="0023099A" w:rsidRDefault="00AA747E" w:rsidP="0023099A">
                            <w:pPr>
                              <w:jc w:val="center"/>
                            </w:pPr>
                            <w:r>
                              <w:t>Gameplay s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3AFA86" id="Rectangle: Rounded Corners 8" o:spid="_x0000_s1028" style="position:absolute;margin-left:173.4pt;margin-top:81.1pt;width:66.6pt;height:5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" fillcolor="#795775" strokecolor="black [1600]" strokeweight="1pt">
                <v:stroke joinstyle="miter"/>
                <v:textbox>
                  <w:txbxContent>
                    <w:p w14:paraId="00C03378" w14:textId="5ED80393" w:rsidR="0023099A" w:rsidRDefault="00AA747E" w:rsidP="0023099A">
                      <w:pPr>
                        <w:jc w:val="center"/>
                      </w:pPr>
                      <w:r>
                        <w:t>Gameplay stage</w:t>
                      </w:r>
                    </w:p>
                  </w:txbxContent>
                </v:textbox>
              </v:roundrect>
            </w:pict>
          </mc:Fallback>
        </mc:AlternateContent>
      </w:r>
      <w:r w:rsidR="00CB76C7">
        <w:rPr>
          <w:noProof/>
        </w:rPr>
        <mc:AlternateContent>
          <mc:Choice Requires="wps">
            <w:drawing>
              <wp:anchor distT="0" distB="0" distL="114300" distR="114300" simplePos="0" relativeHeight="251678720" behindDoc="0" locked="0" layoutInCell="1" allowOverlap="1" wp14:anchorId="3955476D" wp14:editId="5971DE3F">
                <wp:simplePos x="0" y="0"/>
                <wp:positionH relativeFrom="column">
                  <wp:posOffset>3345180</wp:posOffset>
                </wp:positionH>
                <wp:positionV relativeFrom="paragraph">
                  <wp:posOffset>168910</wp:posOffset>
                </wp:positionV>
                <wp:extent cx="1775460" cy="22860"/>
                <wp:effectExtent l="38100" t="57150" r="0" b="91440"/>
                <wp:wrapNone/>
                <wp:docPr id="40" name="Straight Arrow Connector 40"/>
                <wp:cNvGraphicFramePr/>
                <a:graphic xmlns:a="http://schemas.openxmlformats.org/drawingml/2006/main">
                  <a:graphicData uri="http://schemas.microsoft.com/office/word/2010/wordprocessingShape">
                    <wps:wsp>
                      <wps:cNvCnPr/>
                      <wps:spPr>
                        <a:xfrm flipH="1">
                          <a:off x="0" y="0"/>
                          <a:ext cx="1775460" cy="228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CDDD71A" id="_x0000_t32" coordsize="21600,21600" o:spt="32" o:oned="t" path="m,l21600,21600e" filled="f">
                <v:path arrowok="t" fillok="f" o:connecttype="none"/>
                <o:lock v:ext="edit" shapetype="t"/>
              </v:shapetype>
              <v:shape id="Straight Arrow Connector 40" o:spid="_x0000_s1026" type="#_x0000_t32" style="position:absolute;margin-left:263.4pt;margin-top:13.3pt;width:139.8pt;height:1.8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" strokecolor="#795775" strokeweight=".5pt">
                <v:stroke endarrow="block" joinstyle="miter"/>
              </v:shape>
            </w:pict>
          </mc:Fallback>
        </mc:AlternateContent>
      </w:r>
      <w:r w:rsidR="00CB76C7">
        <w:rPr>
          <w:noProof/>
        </w:rPr>
        <mc:AlternateContent>
          <mc:Choice Requires="wps">
            <w:drawing>
              <wp:anchor distT="0" distB="0" distL="114300" distR="114300" simplePos="0" relativeHeight="251677696" behindDoc="0" locked="0" layoutInCell="1" allowOverlap="1" wp14:anchorId="77156F90" wp14:editId="1478DEC3">
                <wp:simplePos x="0" y="0"/>
                <wp:positionH relativeFrom="column">
                  <wp:posOffset>5090160</wp:posOffset>
                </wp:positionH>
                <wp:positionV relativeFrom="paragraph">
                  <wp:posOffset>168910</wp:posOffset>
                </wp:positionV>
                <wp:extent cx="22860" cy="2537460"/>
                <wp:effectExtent l="0" t="0" r="34290" b="15240"/>
                <wp:wrapNone/>
                <wp:docPr id="39" name="Straight Connector 39"/>
                <wp:cNvGraphicFramePr/>
                <a:graphic xmlns:a="http://schemas.openxmlformats.org/drawingml/2006/main">
                  <a:graphicData uri="http://schemas.microsoft.com/office/word/2010/wordprocessingShape">
                    <wps:wsp>
                      <wps:cNvCnPr/>
                      <wps:spPr>
                        <a:xfrm flipV="1">
                          <a:off x="0" y="0"/>
                          <a:ext cx="22860" cy="25374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59ADC4A" id="Straight Connector 39"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400.8pt,13.3pt" to="402.6pt,2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" strokecolor="#795775" strokeweight=".5pt">
                <v:stroke joinstyle="miter"/>
              </v:line>
            </w:pict>
          </mc:Fallback>
        </mc:AlternateContent>
      </w:r>
      <w:r w:rsidR="00CB76C7">
        <w:rPr>
          <w:noProof/>
        </w:rPr>
        <mc:AlternateContent>
          <mc:Choice Requires="wps">
            <w:drawing>
              <wp:anchor distT="0" distB="0" distL="114300" distR="114300" simplePos="0" relativeHeight="251676672" behindDoc="0" locked="0" layoutInCell="1" allowOverlap="1" wp14:anchorId="3729A4D3" wp14:editId="4FEC0C06">
                <wp:simplePos x="0" y="0"/>
                <wp:positionH relativeFrom="column">
                  <wp:posOffset>3299460</wp:posOffset>
                </wp:positionH>
                <wp:positionV relativeFrom="paragraph">
                  <wp:posOffset>2691130</wp:posOffset>
                </wp:positionV>
                <wp:extent cx="1767840" cy="22860"/>
                <wp:effectExtent l="0" t="0" r="22860" b="34290"/>
                <wp:wrapNone/>
                <wp:docPr id="38" name="Straight Connector 38"/>
                <wp:cNvGraphicFramePr/>
                <a:graphic xmlns:a="http://schemas.openxmlformats.org/drawingml/2006/main">
                  <a:graphicData uri="http://schemas.microsoft.com/office/word/2010/wordprocessingShape">
                    <wps:wsp>
                      <wps:cNvCnPr/>
                      <wps:spPr>
                        <a:xfrm flipV="1">
                          <a:off x="0" y="0"/>
                          <a:ext cx="1767840" cy="228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93C4C5" id="Straight Connector 38" o:spid="_x0000_s1026" style="position:absolute;flip:y;z-index:251676672;visibility:visible;mso-wrap-style:square;mso-wrap-distance-left:9pt;mso-wrap-distance-top:0;mso-wrap-distance-right:9pt;mso-wrap-distance-bottom:0;mso-position-horizontal:absolute;mso-position-horizontal-relative:text;mso-position-vertical:absolute;mso-position-vertical-relative:text" from="259.8pt,211.9pt" to="399pt,2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" strokecolor="#795775" strokeweight=".5pt">
                <v:stroke joinstyle="miter"/>
              </v:line>
            </w:pict>
          </mc:Fallback>
        </mc:AlternateContent>
      </w:r>
      <w:r w:rsidR="0023099A">
        <w:rPr>
          <w:noProof/>
        </w:rPr>
        <mc:AlternateContent>
          <mc:Choice Requires="wps">
            <w:drawing>
              <wp:anchor distT="0" distB="0" distL="114300" distR="114300" simplePos="0" relativeHeight="251675648" behindDoc="0" locked="0" layoutInCell="1" allowOverlap="1" wp14:anchorId="0CF9976D" wp14:editId="6700A9CA">
                <wp:simplePos x="0" y="0"/>
                <wp:positionH relativeFrom="column">
                  <wp:posOffset>2141220</wp:posOffset>
                </wp:positionH>
                <wp:positionV relativeFrom="paragraph">
                  <wp:posOffset>2531110</wp:posOffset>
                </wp:positionV>
                <wp:extent cx="1165860" cy="3352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6586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622C29B1" w14:textId="1718AD27" w:rsidR="0023099A" w:rsidRDefault="0023099A" w:rsidP="0023099A">
                            <w:pPr>
                              <w:jc w:val="center"/>
                            </w:pPr>
                            <w:r>
                              <w:t>Game 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F9976D" id="Rectangle: Rounded Corners 15" o:spid="_x0000_s1029" style="position:absolute;margin-left:168.6pt;margin-top:199.3pt;width:91.8pt;height:26.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" fillcolor="#795775" strokecolor="black [1600]" strokeweight="1pt">
                <v:stroke joinstyle="miter"/>
                <v:textbox>
                  <w:txbxContent>
                    <w:p w14:paraId="622C29B1" w14:textId="1718AD27" w:rsidR="0023099A" w:rsidRDefault="0023099A" w:rsidP="0023099A">
                      <w:pPr>
                        <w:jc w:val="center"/>
                      </w:pPr>
                      <w:r>
                        <w:t>Game end</w:t>
                      </w:r>
                    </w:p>
                  </w:txbxContent>
                </v:textbox>
              </v:roundrect>
            </w:pict>
          </mc:Fallback>
        </mc:AlternateContent>
      </w:r>
      <w:r w:rsidR="0023099A">
        <w:rPr>
          <w:noProof/>
        </w:rPr>
        <mc:AlternateContent>
          <mc:Choice Requires="wps">
            <w:drawing>
              <wp:anchor distT="0" distB="0" distL="114300" distR="114300" simplePos="0" relativeHeight="251669504" behindDoc="0" locked="0" layoutInCell="1" allowOverlap="1" wp14:anchorId="63B8E32E" wp14:editId="37797EAD">
                <wp:simplePos x="0" y="0"/>
                <wp:positionH relativeFrom="column">
                  <wp:posOffset>2278380</wp:posOffset>
                </wp:positionH>
                <wp:positionV relativeFrom="paragraph">
                  <wp:posOffset>46990</wp:posOffset>
                </wp:positionV>
                <wp:extent cx="1028700" cy="335280"/>
                <wp:effectExtent l="0" t="0" r="19050" b="26670"/>
                <wp:wrapNone/>
                <wp:docPr id="1" name="Rectangle: Rounded Corners 1"/>
                <wp:cNvGraphicFramePr/>
                <a:graphic xmlns:a="http://schemas.openxmlformats.org/drawingml/2006/main">
                  <a:graphicData uri="http://schemas.microsoft.com/office/word/2010/wordprocessingShape">
                    <wps:wsp>
                      <wps:cNvSpPr/>
                      <wps:spPr>
                        <a:xfrm>
                          <a:off x="0" y="0"/>
                          <a:ext cx="102870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B5FB996" w14:textId="6505A72F" w:rsidR="0023099A" w:rsidRDefault="0023099A" w:rsidP="0023099A">
                            <w:pPr>
                              <w:jc w:val="center"/>
                            </w:pPr>
                            <w:r>
                              <w:t>Sett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B8E32E" id="Rectangle: Rounded Corners 1" o:spid="_x0000_s1030" style="position:absolute;margin-left:179.4pt;margin-top:3.7pt;width:81pt;height:2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" fillcolor="#795775" strokecolor="black [1600]" strokeweight="1pt">
                <v:stroke joinstyle="miter"/>
                <v:textbox>
                  <w:txbxContent>
                    <w:p w14:paraId="4B5FB996" w14:textId="6505A72F" w:rsidR="0023099A" w:rsidRDefault="0023099A" w:rsidP="0023099A">
                      <w:pPr>
                        <w:jc w:val="center"/>
                      </w:pPr>
                      <w:r>
                        <w:t>Settings</w:t>
                      </w:r>
                    </w:p>
                  </w:txbxContent>
                </v:textbox>
              </v:roundrect>
            </w:pict>
          </mc:Fallback>
        </mc:AlternateContent>
      </w:r>
      <w:r w:rsidR="0023099A">
        <w:rPr>
          <w:noProof/>
        </w:rPr>
        <mc:AlternateContent>
          <mc:Choice Requires="wpc">
            <w:drawing>
              <wp:inline distT="0" distB="0" distL="0" distR="0" wp14:anchorId="723F2FDE" wp14:editId="023ED26F">
                <wp:extent cx="5486400" cy="3200400"/>
                <wp:effectExtent l="38100" t="3810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31" name="Text Box 31"/>
                        <wps:cNvSpPr txBox="1"/>
                        <wps:spPr>
                          <a:xfrm>
                            <a:off x="2590800" y="472440"/>
                            <a:ext cx="1280160" cy="266700"/>
                          </a:xfrm>
                          <a:prstGeom prst="rect">
                            <a:avLst/>
                          </a:prstGeom>
                          <a:solidFill>
                            <a:schemeClr val="lt1"/>
                          </a:solidFill>
                          <a:ln w="6350">
                            <a:solidFill>
                              <a:prstClr val="black"/>
                            </a:solidFill>
                          </a:ln>
                        </wps:spPr>
                        <wps:txbx>
                          <w:txbxContent>
                            <w:p w14:paraId="12064071" w14:textId="529434C1" w:rsidR="00CB76C7" w:rsidRDefault="00CB76C7">
                              <w:r>
                                <w:t>Settings chos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Straight Arrow Connector 33"/>
                        <wps:cNvCnPr/>
                        <wps:spPr>
                          <a:xfrm flipH="1">
                            <a:off x="2407920" y="365760"/>
                            <a:ext cx="15240" cy="6705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7" name="Text Box 37"/>
                        <wps:cNvSpPr txBox="1"/>
                        <wps:spPr>
                          <a:xfrm>
                            <a:off x="2674620" y="1882140"/>
                            <a:ext cx="822960" cy="266700"/>
                          </a:xfrm>
                          <a:prstGeom prst="rect">
                            <a:avLst/>
                          </a:prstGeom>
                          <a:solidFill>
                            <a:schemeClr val="lt1"/>
                          </a:solidFill>
                          <a:ln w="6350">
                            <a:solidFill>
                              <a:prstClr val="black"/>
                            </a:solidFill>
                          </a:ln>
                        </wps:spPr>
                        <wps:txbx>
                          <w:txbxContent>
                            <w:p w14:paraId="6283B6A0" w14:textId="6FA5A1FA" w:rsidR="00CB76C7" w:rsidRDefault="00CB76C7">
                              <w:r>
                                <w:t>King stru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413760" y="2758440"/>
                            <a:ext cx="1135380" cy="266700"/>
                          </a:xfrm>
                          <a:prstGeom prst="rect">
                            <a:avLst/>
                          </a:prstGeom>
                          <a:solidFill>
                            <a:schemeClr val="lt1"/>
                          </a:solidFill>
                          <a:ln w="6350">
                            <a:solidFill>
                              <a:prstClr val="black"/>
                            </a:solidFill>
                          </a:ln>
                        </wps:spPr>
                        <wps:txbx>
                          <w:txbxContent>
                            <w:p w14:paraId="6810B256" w14:textId="381ED6E3" w:rsidR="00CB76C7" w:rsidRDefault="00CB76C7">
                              <w:r>
                                <w:t>Game 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Straight Arrow Connector 53"/>
                        <wps:cNvCnPr/>
                        <wps:spPr>
                          <a:xfrm>
                            <a:off x="2339340" y="1676400"/>
                            <a:ext cx="15240" cy="8229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wps:spPr>
                          <a:xfrm flipH="1">
                            <a:off x="1386840" y="2758440"/>
                            <a:ext cx="716280" cy="762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55" name="Straight Arrow Connector 55"/>
                        <wps:cNvCnPr/>
                        <wps:spPr>
                          <a:xfrm flipV="1">
                            <a:off x="1470660" y="259080"/>
                            <a:ext cx="784860" cy="4572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56" name="Oval 56"/>
                        <wps:cNvSpPr/>
                        <wps:spPr>
                          <a:xfrm>
                            <a:off x="1287780" y="198120"/>
                            <a:ext cx="213360" cy="167640"/>
                          </a:xfrm>
                          <a:prstGeom prst="ellipse">
                            <a:avLst/>
                          </a:prstGeom>
                          <a:solidFill>
                            <a:srgbClr val="79577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Oval 57"/>
                        <wps:cNvSpPr/>
                        <wps:spPr>
                          <a:xfrm>
                            <a:off x="1135380" y="2712720"/>
                            <a:ext cx="137160" cy="91440"/>
                          </a:xfrm>
                          <a:prstGeom prst="ellipse">
                            <a:avLst/>
                          </a:prstGeom>
                          <a:solidFill>
                            <a:srgbClr val="79577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Oval 58"/>
                        <wps:cNvSpPr/>
                        <wps:spPr>
                          <a:xfrm>
                            <a:off x="-914400" y="-2156460"/>
                            <a:ext cx="0" cy="0"/>
                          </a:xfrm>
                          <a:prstGeom prst="ellipse">
                            <a:avLst/>
                          </a:prstGeom>
                          <a:solidFill>
                            <a:srgbClr val="79577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Oval 59"/>
                        <wps:cNvSpPr/>
                        <wps:spPr>
                          <a:xfrm>
                            <a:off x="1082040" y="2651760"/>
                            <a:ext cx="243840" cy="2209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23F2FDE" id="Canvas 4" o:spid="_x0000_s1031"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54864;height:32004;visibility:visible;mso-wrap-style:square" filled="t">
                  <v:fill o:detectmouseclick="t"/>
                  <v:path o:connecttype="none"/>
                </v:shape>
                <v:shape id="Text Box 31" o:spid="_x0000_s1033" type="#_x0000_t202" style="position:absolute;left:25908;top:4724;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pKZwgAAANsAAAAPAAAAZHJzL2Rvd25yZXYueG1sRI9BawIx&#10;FITvhf6H8Aq91awW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BDrpKZwgAAANsAAAAPAAAA&#10;AAAAAAAAAAAAAAcCAABkcnMvZG93bnJldi54bWxQSwUGAAAAAAMAAwC3AAAA9gIAAAAA&#10;" fillcolor="white [3201]" strokeweight=".5pt">
                  <v:textbox>
                    <w:txbxContent>
                      <w:p w14:paraId="12064071" w14:textId="529434C1" w:rsidR="00CB76C7" w:rsidRDefault="00CB76C7">
                        <w:r>
                          <w:t>Settings chosen</w:t>
                        </w:r>
                      </w:p>
                    </w:txbxContent>
                  </v:textbox>
                </v:shape>
                <v:shapetype id="_x0000_t32" coordsize="21600,21600" o:spt="32" o:oned="t" path="m,l21600,21600e" filled="f">
                  <v:path arrowok="t" fillok="f" o:connecttype="none"/>
                  <o:lock v:ext="edit" shapetype="t"/>
                </v:shapetype>
                <v:shape id="Straight Arrow Connector 33" o:spid="_x0000_s1034" type="#_x0000_t32" style="position:absolute;left:24079;top:3657;width:152;height:67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" strokecolor="#795775" strokeweight=".5pt">
                  <v:stroke endarrow="block" joinstyle="miter"/>
                </v:shape>
                <v:shape id="Text Box 37" o:spid="_x0000_s1035" type="#_x0000_t202" style="position:absolute;left:26746;top:18821;width:82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92wgAAANsAAAAPAAAAZHJzL2Rvd25yZXYueG1sRI9BSwMx&#10;FITvgv8hPMGbzWqh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CjC692wgAAANsAAAAPAAAA&#10;AAAAAAAAAAAAAAcCAABkcnMvZG93bnJldi54bWxQSwUGAAAAAAMAAwC3AAAA9gIAAAAA&#10;" fillcolor="white [3201]" strokeweight=".5pt">
                  <v:textbox>
                    <w:txbxContent>
                      <w:p w14:paraId="6283B6A0" w14:textId="6FA5A1FA" w:rsidR="00CB76C7" w:rsidRDefault="00CB76C7">
                        <w:r>
                          <w:t>King struck</w:t>
                        </w:r>
                      </w:p>
                    </w:txbxContent>
                  </v:textbox>
                </v:shape>
                <v:shape id="Text Box 41" o:spid="_x0000_s1036" type="#_x0000_t202" style="position:absolute;left:34137;top:27584;width:1135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OHkwgAAANsAAAAPAAAAZHJzL2Rvd25yZXYueG1sRI9BawIx&#10;FITvhf6H8Aq91axS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AbqOHkwgAAANsAAAAPAAAA&#10;AAAAAAAAAAAAAAcCAABkcnMvZG93bnJldi54bWxQSwUGAAAAAAMAAwC3AAAA9gIAAAAA&#10;" fillcolor="white [3201]" strokeweight=".5pt">
                  <v:textbox>
                    <w:txbxContent>
                      <w:p w14:paraId="6810B256" w14:textId="381ED6E3" w:rsidR="00CB76C7" w:rsidRDefault="00CB76C7">
                        <w:r>
                          <w:t>Game reset</w:t>
                        </w:r>
                      </w:p>
                    </w:txbxContent>
                  </v:textbox>
                </v:shape>
                <v:shape id="Straight Arrow Connector 53" o:spid="_x0000_s1037" type="#_x0000_t32" style="position:absolute;left:23393;top:16764;width:152;height:82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" strokecolor="#795775" strokeweight=".5pt">
                  <v:stroke endarrow="block" joinstyle="miter"/>
                </v:shape>
                <v:shape id="Straight Arrow Connector 54" o:spid="_x0000_s1038" type="#_x0000_t32" style="position:absolute;left:13868;top:27584;width:7163;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" strokecolor="#795775" strokeweight=".5pt">
                  <v:stroke endarrow="block" joinstyle="miter"/>
                </v:shape>
                <v:shape id="Straight Arrow Connector 55" o:spid="_x0000_s1039" type="#_x0000_t32" style="position:absolute;left:14706;top:2590;width:7849;height:4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" strokecolor="#795775" strokeweight=".5pt">
                  <v:stroke endarrow="block" joinstyle="miter"/>
                </v:shape>
                <v:oval id="Oval 56" o:spid="_x0000_s1040" style="position:absolute;left:12877;top:1981;width:2134;height:1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" fillcolor="#795775" strokecolor="black [3213]" strokeweight="1pt">
                  <v:stroke joinstyle="miter"/>
                </v:oval>
                <v:oval id="Oval 57" o:spid="_x0000_s1041" style="position:absolute;left:11353;top:27127;width:1372;height: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" fillcolor="#795775" strokecolor="black [3213]" strokeweight="1pt">
                  <v:stroke joinstyle="miter"/>
                </v:oval>
                <v:oval id="Oval 58" o:spid="_x0000_s1042" style="position:absolute;left:-9144;top:-21564;width: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" fillcolor="#795775" strokecolor="black [3213]" strokeweight="1pt">
                  <v:stroke joinstyle="miter"/>
                </v:oval>
                <v:oval id="Oval 59" o:spid="_x0000_s1043" style="position:absolute;left:10820;top:26517;width:2438;height:2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" filled="f" strokecolor="black [3213]" strokeweight="1pt">
                  <v:stroke joinstyle="miter"/>
                </v:oval>
                <w10:anchorlock/>
              </v:group>
            </w:pict>
          </mc:Fallback>
        </mc:AlternateContent>
      </w:r>
    </w:p>
    <w:p w14:paraId="08E5DF9E" w14:textId="1E8BB1F2" w:rsidR="00F157C9" w:rsidRDefault="0023099A" w:rsidP="00F157C9">
      <w:pPr>
        <w:pStyle w:val="Heading1"/>
      </w:pPr>
      <w:bookmarkStart w:id="2" w:name="_Toc119920865"/>
      <w:r>
        <w:t>Initial</w:t>
      </w:r>
      <w:r w:rsidR="00F157C9">
        <w:t xml:space="preserve"> structure</w:t>
      </w:r>
      <w:bookmarkEnd w:id="2"/>
    </w:p>
    <w:p w14:paraId="343A093F" w14:textId="77777777" w:rsidR="00F157C9" w:rsidRDefault="00F157C9" w:rsidP="00F157C9">
      <w:pPr>
        <w:pStyle w:val="Heading2"/>
      </w:pPr>
      <w:bookmarkStart w:id="3" w:name="_Toc119920866"/>
      <w:r>
        <w:t>Requirements</w:t>
      </w:r>
      <w:bookmarkEnd w:id="3"/>
    </w:p>
    <w:p w14:paraId="64775622" w14:textId="77777777" w:rsidR="00F157C9" w:rsidRDefault="00F157C9" w:rsidP="00F157C9">
      <w:pPr>
        <w:pStyle w:val="Heading3"/>
      </w:pPr>
      <w:bookmarkStart w:id="4" w:name="_Toc119920867"/>
      <w:r>
        <w:t>Functional</w:t>
      </w:r>
      <w:bookmarkEnd w:id="4"/>
    </w:p>
    <w:p w14:paraId="648298E6" w14:textId="72C88372" w:rsidR="00080FCC" w:rsidRDefault="00080FCC" w:rsidP="00080FCC">
      <w:pPr>
        <w:pStyle w:val="ListParagraph"/>
        <w:numPr>
          <w:ilvl w:val="0"/>
          <w:numId w:val="6"/>
        </w:numPr>
      </w:pPr>
      <w:r>
        <w:t>Players must be able to set the size of their board.</w:t>
      </w:r>
    </w:p>
    <w:p w14:paraId="17E7B565" w14:textId="3BB03AB2" w:rsidR="000A43AD" w:rsidRDefault="00080FCC" w:rsidP="00080FCC">
      <w:pPr>
        <w:pStyle w:val="ListParagraph"/>
        <w:numPr>
          <w:ilvl w:val="0"/>
          <w:numId w:val="6"/>
        </w:numPr>
      </w:pPr>
      <w:r>
        <w:t xml:space="preserve">Players must be able to set the colour of both teams. </w:t>
      </w:r>
      <w:r w:rsidR="00F157C9">
        <w:t xml:space="preserve"> </w:t>
      </w:r>
    </w:p>
    <w:p w14:paraId="0BCB25F3" w14:textId="77777777" w:rsidR="00080FCC" w:rsidRDefault="00080FCC" w:rsidP="00080FCC">
      <w:pPr>
        <w:pStyle w:val="ListParagraph"/>
        <w:numPr>
          <w:ilvl w:val="0"/>
          <w:numId w:val="6"/>
        </w:numPr>
      </w:pPr>
      <w:r>
        <w:t>Players must be able to load a board state from a file before the game.</w:t>
      </w:r>
    </w:p>
    <w:p w14:paraId="5081B95E" w14:textId="21BF65CA" w:rsidR="00080FCC" w:rsidRDefault="00080FCC" w:rsidP="00080FCC">
      <w:pPr>
        <w:pStyle w:val="ListParagraph"/>
        <w:numPr>
          <w:ilvl w:val="0"/>
          <w:numId w:val="6"/>
        </w:numPr>
      </w:pPr>
      <w:r>
        <w:t>Players must be able to save the current board state to a file during the game.</w:t>
      </w:r>
    </w:p>
    <w:p w14:paraId="46B0AAFB" w14:textId="0253BE14" w:rsidR="00080FCC" w:rsidRDefault="00080FCC" w:rsidP="00080FCC">
      <w:pPr>
        <w:pStyle w:val="ListParagraph"/>
        <w:numPr>
          <w:ilvl w:val="0"/>
          <w:numId w:val="6"/>
        </w:numPr>
      </w:pPr>
      <w:r>
        <w:t>Players must be able to move their pieces in valid moves on their turn during the game and have their turn end when a valid move is made.</w:t>
      </w:r>
    </w:p>
    <w:p w14:paraId="61AFB0CC" w14:textId="4E3ADF58" w:rsidR="00080FCC" w:rsidRDefault="00080FCC" w:rsidP="00080FCC">
      <w:pPr>
        <w:pStyle w:val="Heading3"/>
      </w:pPr>
      <w:bookmarkStart w:id="5" w:name="_Toc119920868"/>
      <w:r>
        <w:t>Non functional</w:t>
      </w:r>
      <w:bookmarkEnd w:id="5"/>
    </w:p>
    <w:p w14:paraId="439704DE" w14:textId="7636E5DF" w:rsidR="00080FCC" w:rsidRDefault="00080FCC" w:rsidP="00080FCC">
      <w:pPr>
        <w:pStyle w:val="ListParagraph"/>
        <w:numPr>
          <w:ilvl w:val="0"/>
          <w:numId w:val="7"/>
        </w:numPr>
      </w:pPr>
      <w:r>
        <w:t>Players valid moves must be made visible in real time (1/3 seconds</w:t>
      </w:r>
      <w:r w:rsidR="00673430">
        <w:t xml:space="preserve"> or less</w:t>
      </w:r>
      <w:r>
        <w:t>).</w:t>
      </w:r>
    </w:p>
    <w:p w14:paraId="6874E0EE" w14:textId="7048EC55" w:rsidR="00F00DF1" w:rsidRDefault="00080FCC" w:rsidP="00F00DF1">
      <w:pPr>
        <w:pStyle w:val="ListParagraph"/>
        <w:numPr>
          <w:ilvl w:val="0"/>
          <w:numId w:val="7"/>
        </w:numPr>
      </w:pPr>
      <w:r>
        <w:t>Players must not be able to cheat by taking invalid chess moves.</w:t>
      </w:r>
    </w:p>
    <w:p w14:paraId="389F776F" w14:textId="798C8A76" w:rsidR="00673430" w:rsidRDefault="00673430" w:rsidP="00F00DF1">
      <w:pPr>
        <w:pStyle w:val="ListParagraph"/>
        <w:numPr>
          <w:ilvl w:val="0"/>
          <w:numId w:val="7"/>
        </w:numPr>
      </w:pPr>
      <w:r>
        <w:t>The product should be able to be maintained to fix any defect found going forward</w:t>
      </w:r>
    </w:p>
    <w:p w14:paraId="565CF1C6" w14:textId="2D073D38" w:rsidR="00080FCC" w:rsidRDefault="00080FCC" w:rsidP="00080FCC">
      <w:pPr>
        <w:pStyle w:val="Heading2"/>
      </w:pPr>
      <w:bookmarkStart w:id="6" w:name="_Toc119920869"/>
      <w:r>
        <w:lastRenderedPageBreak/>
        <w:t>Use Cases</w:t>
      </w:r>
      <w:bookmarkEnd w:id="6"/>
    </w:p>
    <w:p w14:paraId="09C45B93" w14:textId="39A3FBAE" w:rsidR="00FE1CEF" w:rsidRPr="00FE1CEF" w:rsidRDefault="00FE1CEF" w:rsidP="00FE1CEF">
      <w:pPr>
        <w:pStyle w:val="Heading3"/>
      </w:pPr>
      <w:bookmarkStart w:id="7" w:name="_Toc119920870"/>
      <w:r>
        <w:t>Change graphics options</w:t>
      </w:r>
      <w:bookmarkEnd w:id="7"/>
    </w:p>
    <w:p w14:paraId="4BF5DD4F" w14:textId="77777777" w:rsidR="002A699C" w:rsidRDefault="00D62C31" w:rsidP="002A699C">
      <w:pPr>
        <w:keepNext/>
      </w:pPr>
      <w:r>
        <w:rPr>
          <w:noProof/>
        </w:rPr>
        <mc:AlternateContent>
          <mc:Choice Requires="wps">
            <w:drawing>
              <wp:anchor distT="0" distB="0" distL="114300" distR="114300" simplePos="0" relativeHeight="251662336" behindDoc="0" locked="0" layoutInCell="1" allowOverlap="1" wp14:anchorId="4863F704" wp14:editId="5F12D9D6">
                <wp:simplePos x="0" y="0"/>
                <wp:positionH relativeFrom="column">
                  <wp:posOffset>304800</wp:posOffset>
                </wp:positionH>
                <wp:positionV relativeFrom="paragraph">
                  <wp:posOffset>1059815</wp:posOffset>
                </wp:positionV>
                <wp:extent cx="502920" cy="304800"/>
                <wp:effectExtent l="0" t="0" r="11430" b="19050"/>
                <wp:wrapNone/>
                <wp:docPr id="10" name="Text Box 10"/>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AD66590" w14:textId="0BDF2D42" w:rsidR="00D62C31" w:rsidRDefault="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63F704" id="Text Box 10" o:spid="_x0000_s1044" type="#_x0000_t202" style="position:absolute;margin-left:24pt;margin-top:83.45pt;width:39.6pt;height:2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" fillcolor="white [3201]" strokeweight=".5pt">
                <v:textbox>
                  <w:txbxContent>
                    <w:p w14:paraId="5AD66590" w14:textId="0BDF2D42" w:rsidR="00D62C31" w:rsidRDefault="00D62C31">
                      <w:r>
                        <w:t>User</w:t>
                      </w:r>
                    </w:p>
                  </w:txbxContent>
                </v:textbox>
              </v:shape>
            </w:pict>
          </mc:Fallback>
        </mc:AlternateContent>
      </w:r>
      <w:r w:rsidR="00FE1CEF">
        <w:rPr>
          <w:noProof/>
        </w:rPr>
        <mc:AlternateContent>
          <mc:Choice Requires="wpc">
            <w:drawing>
              <wp:inline distT="0" distB="0" distL="0" distR="0" wp14:anchorId="62A080B5" wp14:editId="3ABA98B1">
                <wp:extent cx="3535680" cy="1234440"/>
                <wp:effectExtent l="0" t="0" r="7620" b="381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 name="Graphic 5"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6" name="Straight Arrow Connector 6"/>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7" name="Oval 7"/>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01B04AB4" w14:textId="11F347E0" w:rsidR="00FE1CEF" w:rsidRDefault="00FE1CEF" w:rsidP="00FE1CEF">
                              <w:pPr>
                                <w:jc w:val="center"/>
                              </w:pPr>
                              <w:r>
                                <w:t>Change graphics op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2A080B5" id="Canvas 3" o:spid="_x0000_s1045"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">
                <v:shape id="_x0000_s1046" type="#_x0000_t75" style="position:absolute;width:35356;height:12344;visibility:visible;mso-wrap-style:square" filled="t">
                  <v:fill o:detectmouseclick="t"/>
                  <v:path o:connecttype="none"/>
                </v:shape>
                <v:shape id="Graphic 5" o:spid="_x0000_s1047"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">
                  <v:imagedata r:id="rId8" o:title="Man outline"/>
                </v:shape>
                <v:shape id="Straight Arrow Connector 6" o:spid="_x0000_s1048"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" strokecolor="#5a4a58" strokeweight=".5pt">
                  <v:stroke endarrow="block" joinstyle="miter"/>
                </v:shape>
                <v:oval id="Oval 7" o:spid="_x0000_s1049"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" fillcolor="#795775" strokecolor="#5a4a58" strokeweight="1pt">
                  <v:stroke joinstyle="miter"/>
                  <v:textbox>
                    <w:txbxContent>
                      <w:p w14:paraId="01B04AB4" w14:textId="11F347E0" w:rsidR="00FE1CEF" w:rsidRDefault="00FE1CEF" w:rsidP="00FE1CEF">
                        <w:pPr>
                          <w:jc w:val="center"/>
                        </w:pPr>
                        <w:r>
                          <w:t>Change graphics options</w:t>
                        </w:r>
                      </w:p>
                    </w:txbxContent>
                  </v:textbox>
                </v:oval>
                <w10:anchorlock/>
              </v:group>
            </w:pict>
          </mc:Fallback>
        </mc:AlternateContent>
      </w:r>
    </w:p>
    <w:p w14:paraId="2EE1CAEC" w14:textId="572C47EC" w:rsidR="00740866" w:rsidRDefault="002A699C" w:rsidP="002A699C">
      <w:pPr>
        <w:pStyle w:val="Caption"/>
      </w:pPr>
      <w:r>
        <w:t xml:space="preserve">Figure </w:t>
      </w:r>
      <w:fldSimple w:instr=" SEQ Figure \* ARABIC ">
        <w:r w:rsidR="00BA05A4">
          <w:rPr>
            <w:noProof/>
          </w:rPr>
          <w:t>1</w:t>
        </w:r>
      </w:fldSimple>
      <w:r>
        <w:t xml:space="preserve"> – Use case diagram for how the user changes the graphical options</w:t>
      </w:r>
    </w:p>
    <w:p w14:paraId="7D90FC6E" w14:textId="7CF3C0F9" w:rsidR="00FE1CEF" w:rsidRDefault="00FE1CEF" w:rsidP="00FE1CEF">
      <w:r>
        <w:t>Primary actor:  User</w:t>
      </w:r>
    </w:p>
    <w:p w14:paraId="2E3F0067" w14:textId="34698811" w:rsidR="00FE1CEF" w:rsidRDefault="00FE1CEF" w:rsidP="00FE1CEF">
      <w:r>
        <w:t>Brief: The user changes the size of the board and/or the colour of any team.</w:t>
      </w:r>
    </w:p>
    <w:p w14:paraId="4F95CE9D" w14:textId="107CA1D0" w:rsidR="00FE1CEF" w:rsidRDefault="00FE1CEF" w:rsidP="00FE1CEF">
      <w:r>
        <w:t xml:space="preserve">Postconditions: The size of the board </w:t>
      </w:r>
      <w:r w:rsidR="00D62C31">
        <w:t>will be the user’s choice when the game is started</w:t>
      </w:r>
      <w:r>
        <w:t xml:space="preserve">. The colour of both teams </w:t>
      </w:r>
      <w:r w:rsidR="00D62C31">
        <w:t>will be what the user chooses when the game starts</w:t>
      </w:r>
      <w:r>
        <w:t>.</w:t>
      </w:r>
      <w:r w:rsidR="00D62C31">
        <w:t xml:space="preserve"> The colour previews of the team are what the user choose.</w:t>
      </w:r>
    </w:p>
    <w:p w14:paraId="6D34554D" w14:textId="784BB3B0" w:rsidR="00FE1CEF" w:rsidRDefault="00FE1CEF" w:rsidP="00FE1CEF">
      <w:r>
        <w:t>Preconditions: application was started but no game was yet started.</w:t>
      </w:r>
    </w:p>
    <w:p w14:paraId="0B395430" w14:textId="40F058F3" w:rsidR="00FE1CEF" w:rsidRDefault="00FE1CEF" w:rsidP="00FE1CEF">
      <w:r>
        <w:t>Triggers: The user clicked the board size drop down or teams’ colour.</w:t>
      </w:r>
    </w:p>
    <w:p w14:paraId="114D287B" w14:textId="77CAFAFE" w:rsidR="00FE1CEF" w:rsidRDefault="00FE1CEF" w:rsidP="00FE1CEF">
      <w:r>
        <w:t>Basic flow:</w:t>
      </w:r>
    </w:p>
    <w:p w14:paraId="410BEB9E" w14:textId="0C5D542C" w:rsidR="00FE1CEF" w:rsidRDefault="00FE1CEF" w:rsidP="00FE1CEF">
      <w:r>
        <w:t>Change screen size</w:t>
      </w:r>
    </w:p>
    <w:p w14:paraId="7372C8B7" w14:textId="3D758639" w:rsidR="00FE1CEF" w:rsidRDefault="00FE1CEF" w:rsidP="00FE1CEF">
      <w:pPr>
        <w:pStyle w:val="ListParagraph"/>
        <w:numPr>
          <w:ilvl w:val="0"/>
          <w:numId w:val="10"/>
        </w:numPr>
      </w:pPr>
      <w:r>
        <w:t xml:space="preserve">The system displays the options of </w:t>
      </w:r>
      <w:r w:rsidR="00D62C31">
        <w:t>board</w:t>
      </w:r>
      <w:r>
        <w:t xml:space="preserve"> size</w:t>
      </w:r>
      <w:r w:rsidR="00D62C31">
        <w:t>: small, medium, or large</w:t>
      </w:r>
      <w:r>
        <w:t>.</w:t>
      </w:r>
    </w:p>
    <w:p w14:paraId="0088ECC0" w14:textId="7F9C2845" w:rsidR="00FE1CEF" w:rsidRDefault="00FE1CEF" w:rsidP="00FE1CEF">
      <w:pPr>
        <w:pStyle w:val="ListParagraph"/>
        <w:numPr>
          <w:ilvl w:val="0"/>
          <w:numId w:val="10"/>
        </w:numPr>
      </w:pPr>
      <w:r>
        <w:t>The user chooses one of the options</w:t>
      </w:r>
      <w:r w:rsidR="00D62C31">
        <w:t>.</w:t>
      </w:r>
    </w:p>
    <w:p w14:paraId="24C1EB7C" w14:textId="3722C875" w:rsidR="00D62C31" w:rsidRDefault="00D62C31" w:rsidP="00FE1CEF">
      <w:pPr>
        <w:pStyle w:val="ListParagraph"/>
        <w:numPr>
          <w:ilvl w:val="0"/>
          <w:numId w:val="10"/>
        </w:numPr>
      </w:pPr>
      <w:r>
        <w:t>The system stores the selected board size.</w:t>
      </w:r>
    </w:p>
    <w:p w14:paraId="34DA6329" w14:textId="4C710BFE" w:rsidR="00D62C31" w:rsidRDefault="00D62C31" w:rsidP="00FE1CEF">
      <w:pPr>
        <w:pStyle w:val="ListParagraph"/>
        <w:numPr>
          <w:ilvl w:val="0"/>
          <w:numId w:val="10"/>
        </w:numPr>
      </w:pPr>
      <w:r>
        <w:t>The system hides the board size options.</w:t>
      </w:r>
    </w:p>
    <w:p w14:paraId="27E5E0CC" w14:textId="67879E24" w:rsidR="00D62C31" w:rsidRDefault="00D62C31" w:rsidP="00D62C31">
      <w:r>
        <w:t>Change team colour</w:t>
      </w:r>
    </w:p>
    <w:p w14:paraId="58CAC9B5" w14:textId="4C3FA5AE" w:rsidR="00D62C31" w:rsidRDefault="00D62C31" w:rsidP="00D62C31">
      <w:pPr>
        <w:pStyle w:val="ListParagraph"/>
        <w:numPr>
          <w:ilvl w:val="0"/>
          <w:numId w:val="11"/>
        </w:numPr>
      </w:pPr>
      <w:r>
        <w:t>The user presses a team colour.</w:t>
      </w:r>
    </w:p>
    <w:p w14:paraId="40C3DC1A" w14:textId="2F6B821B" w:rsidR="00D62C31" w:rsidRDefault="00D62C31" w:rsidP="00D62C31">
      <w:pPr>
        <w:pStyle w:val="ListParagraph"/>
        <w:numPr>
          <w:ilvl w:val="0"/>
          <w:numId w:val="11"/>
        </w:numPr>
      </w:pPr>
      <w:r>
        <w:t>The system displays a colour selector window.</w:t>
      </w:r>
    </w:p>
    <w:p w14:paraId="4A6B0CD7" w14:textId="3627175F" w:rsidR="00D62C31" w:rsidRDefault="00D62C31" w:rsidP="00D62C31">
      <w:pPr>
        <w:pStyle w:val="ListParagraph"/>
        <w:numPr>
          <w:ilvl w:val="0"/>
          <w:numId w:val="11"/>
        </w:numPr>
      </w:pPr>
      <w:r>
        <w:t>The user selects a colour and confirms.</w:t>
      </w:r>
    </w:p>
    <w:p w14:paraId="14B87014" w14:textId="07208552" w:rsidR="00D62C31" w:rsidRDefault="00D62C31" w:rsidP="00D62C31">
      <w:pPr>
        <w:pStyle w:val="ListParagraph"/>
        <w:numPr>
          <w:ilvl w:val="0"/>
          <w:numId w:val="11"/>
        </w:numPr>
      </w:pPr>
      <w:r>
        <w:t>The system stores the selected colour.</w:t>
      </w:r>
    </w:p>
    <w:p w14:paraId="05A75024" w14:textId="7B52A5CD" w:rsidR="00D62C31" w:rsidRDefault="00D62C31" w:rsidP="00D62C31">
      <w:pPr>
        <w:pStyle w:val="ListParagraph"/>
        <w:numPr>
          <w:ilvl w:val="0"/>
          <w:numId w:val="11"/>
        </w:numPr>
      </w:pPr>
      <w:r>
        <w:t>The system hides the colour selector window.</w:t>
      </w:r>
    </w:p>
    <w:p w14:paraId="2CAFA7F4" w14:textId="1E20BED4" w:rsidR="00D62C31" w:rsidRDefault="00D62C31" w:rsidP="008B229D">
      <w:pPr>
        <w:pStyle w:val="Heading3"/>
      </w:pPr>
      <w:bookmarkStart w:id="8" w:name="_Toc119920871"/>
      <w:r>
        <w:t>Load board from file</w:t>
      </w:r>
      <w:bookmarkEnd w:id="8"/>
    </w:p>
    <w:p w14:paraId="0D288741" w14:textId="77777777" w:rsidR="002A699C" w:rsidRDefault="00D62C31" w:rsidP="002A699C">
      <w:pPr>
        <w:keepNext/>
      </w:pPr>
      <w:r>
        <w:rPr>
          <w:noProof/>
        </w:rPr>
        <mc:AlternateContent>
          <mc:Choice Requires="wps">
            <w:drawing>
              <wp:anchor distT="0" distB="0" distL="114300" distR="114300" simplePos="0" relativeHeight="251664384" behindDoc="0" locked="0" layoutInCell="1" allowOverlap="1" wp14:anchorId="05CD6FED" wp14:editId="6EB2BADE">
                <wp:simplePos x="0" y="0"/>
                <wp:positionH relativeFrom="column">
                  <wp:posOffset>266700</wp:posOffset>
                </wp:positionH>
                <wp:positionV relativeFrom="paragraph">
                  <wp:posOffset>1021080</wp:posOffset>
                </wp:positionV>
                <wp:extent cx="502920" cy="304800"/>
                <wp:effectExtent l="0" t="0" r="11430" b="19050"/>
                <wp:wrapNone/>
                <wp:docPr id="16" name="Text Box 16"/>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4396486A" w14:textId="77777777" w:rsidR="00D62C31" w:rsidRDefault="00D62C31" w:rsidP="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CD6FED" id="Text Box 16" o:spid="_x0000_s1050" type="#_x0000_t202" style="position:absolute;margin-left:21pt;margin-top:80.4pt;width:39.6pt;height:24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" fillcolor="white [3201]" strokeweight=".5pt">
                <v:textbox>
                  <w:txbxContent>
                    <w:p w14:paraId="4396486A" w14:textId="77777777" w:rsidR="00D62C31" w:rsidRDefault="00D62C31" w:rsidP="00D62C31">
                      <w:r>
                        <w:t>User</w:t>
                      </w:r>
                    </w:p>
                  </w:txbxContent>
                </v:textbox>
              </v:shape>
            </w:pict>
          </mc:Fallback>
        </mc:AlternateContent>
      </w:r>
      <w:r>
        <w:rPr>
          <w:noProof/>
        </w:rPr>
        <mc:AlternateContent>
          <mc:Choice Requires="wpc">
            <w:drawing>
              <wp:inline distT="0" distB="0" distL="0" distR="0" wp14:anchorId="64A54193" wp14:editId="1919DA94">
                <wp:extent cx="3535680" cy="1234440"/>
                <wp:effectExtent l="0" t="0" r="7620" b="381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1" name="Graphic 11"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2" name="Straight Arrow Connector 12"/>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13" name="Oval 13"/>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2A4916FD" w14:textId="5E11A6E7" w:rsidR="00D62C31" w:rsidRDefault="00D62C31" w:rsidP="00D62C31">
                              <w:pPr>
                                <w:jc w:val="center"/>
                              </w:pPr>
                              <w:r>
                                <w:t>Load board from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4A54193" id="Canvas 14" o:spid="_x0000_s1051"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">
                <v:shape id="_x0000_s1052" type="#_x0000_t75" style="position:absolute;width:35356;height:12344;visibility:visible;mso-wrap-style:square" filled="t">
                  <v:fill o:detectmouseclick="t"/>
                  <v:path o:connecttype="none"/>
                </v:shape>
                <v:shape id="Graphic 11" o:spid="_x0000_s1053"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">
                  <v:imagedata r:id="rId8" o:title="Man outline"/>
                </v:shape>
                <v:shape id="Straight Arrow Connector 12" o:spid="_x0000_s1054"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" strokecolor="#5a4a58" strokeweight=".5pt">
                  <v:stroke endarrow="block" joinstyle="miter"/>
                </v:shape>
                <v:oval id="Oval 13" o:spid="_x0000_s1055"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" fillcolor="#795775" strokecolor="#5a4a58" strokeweight="1pt">
                  <v:stroke joinstyle="miter"/>
                  <v:textbox>
                    <w:txbxContent>
                      <w:p w14:paraId="2A4916FD" w14:textId="5E11A6E7" w:rsidR="00D62C31" w:rsidRDefault="00D62C31" w:rsidP="00D62C31">
                        <w:pPr>
                          <w:jc w:val="center"/>
                        </w:pPr>
                        <w:r>
                          <w:t>Load board from file</w:t>
                        </w:r>
                      </w:p>
                    </w:txbxContent>
                  </v:textbox>
                </v:oval>
                <w10:anchorlock/>
              </v:group>
            </w:pict>
          </mc:Fallback>
        </mc:AlternateContent>
      </w:r>
    </w:p>
    <w:p w14:paraId="69457FEA" w14:textId="3CC5C9DB" w:rsidR="00D62C31" w:rsidRPr="00D62C31" w:rsidRDefault="002A699C" w:rsidP="002A699C">
      <w:pPr>
        <w:pStyle w:val="Caption"/>
      </w:pPr>
      <w:r>
        <w:t xml:space="preserve">Figure </w:t>
      </w:r>
      <w:fldSimple w:instr=" SEQ Figure \* ARABIC ">
        <w:r w:rsidR="00BA05A4">
          <w:rPr>
            <w:noProof/>
          </w:rPr>
          <w:t>2</w:t>
        </w:r>
      </w:fldSimple>
      <w:r>
        <w:t xml:space="preserve"> – Use case diagram for how the user loads a board from a file</w:t>
      </w:r>
    </w:p>
    <w:p w14:paraId="366AF2B3" w14:textId="77777777" w:rsidR="00D62C31" w:rsidRDefault="00D62C31" w:rsidP="00D62C31">
      <w:r>
        <w:t>Primary actor:  User</w:t>
      </w:r>
    </w:p>
    <w:p w14:paraId="3FED9F09" w14:textId="514E5CEB" w:rsidR="00D62C31" w:rsidRDefault="00D62C31" w:rsidP="00D62C31">
      <w:r>
        <w:t>Brief: The user loads a board state from a .</w:t>
      </w:r>
      <w:proofErr w:type="spellStart"/>
      <w:r>
        <w:t>brd</w:t>
      </w:r>
      <w:proofErr w:type="spellEnd"/>
      <w:r>
        <w:t xml:space="preserve"> file.</w:t>
      </w:r>
    </w:p>
    <w:p w14:paraId="19FAE63A" w14:textId="6182601B" w:rsidR="00D62C31" w:rsidRDefault="00D62C31" w:rsidP="00D62C31">
      <w:r>
        <w:lastRenderedPageBreak/>
        <w:t xml:space="preserve">Postconditions: The state of the board will be as describe </w:t>
      </w:r>
      <w:r w:rsidR="008B229D">
        <w:t>by the file when the game is started.</w:t>
      </w:r>
    </w:p>
    <w:p w14:paraId="495EFD43" w14:textId="77777777" w:rsidR="00D62C31" w:rsidRDefault="00D62C31" w:rsidP="00D62C31">
      <w:r>
        <w:t>Preconditions: application was started but no game was yet started.</w:t>
      </w:r>
    </w:p>
    <w:p w14:paraId="5C26C409" w14:textId="1BD13AB4" w:rsidR="00D62C31" w:rsidRDefault="00D62C31" w:rsidP="00D62C31">
      <w:r>
        <w:t>Triggers: The user click the load board button.</w:t>
      </w:r>
    </w:p>
    <w:p w14:paraId="563B7F29" w14:textId="77777777" w:rsidR="00D62C31" w:rsidRDefault="00D62C31" w:rsidP="00D62C31">
      <w:r>
        <w:t>Basic flow:</w:t>
      </w:r>
    </w:p>
    <w:p w14:paraId="771FD6BA" w14:textId="7A062AE5" w:rsidR="00D62C31" w:rsidRDefault="00D62C31" w:rsidP="00D62C31">
      <w:pPr>
        <w:pStyle w:val="ListParagraph"/>
        <w:numPr>
          <w:ilvl w:val="0"/>
          <w:numId w:val="12"/>
        </w:numPr>
      </w:pPr>
      <w:r>
        <w:t>The system displays a file select window.</w:t>
      </w:r>
    </w:p>
    <w:p w14:paraId="59A89351" w14:textId="542FEF8B" w:rsidR="00D62C31" w:rsidRDefault="00D62C31" w:rsidP="00D62C31">
      <w:pPr>
        <w:pStyle w:val="ListParagraph"/>
        <w:numPr>
          <w:ilvl w:val="0"/>
          <w:numId w:val="12"/>
        </w:numPr>
      </w:pPr>
      <w:r>
        <w:t>The user selects a file.</w:t>
      </w:r>
    </w:p>
    <w:p w14:paraId="4E0581C9" w14:textId="3682A5CB" w:rsidR="00D62C31" w:rsidRDefault="00D62C31" w:rsidP="00D62C31">
      <w:pPr>
        <w:pStyle w:val="ListParagraph"/>
        <w:numPr>
          <w:ilvl w:val="0"/>
          <w:numId w:val="12"/>
        </w:numPr>
      </w:pPr>
      <w:r>
        <w:t>The system hides the file select window.</w:t>
      </w:r>
    </w:p>
    <w:p w14:paraId="4D1F35AF" w14:textId="186A5D61" w:rsidR="00D62C31" w:rsidRDefault="00D62C31" w:rsidP="00D62C31">
      <w:pPr>
        <w:pStyle w:val="ListParagraph"/>
        <w:numPr>
          <w:ilvl w:val="0"/>
          <w:numId w:val="12"/>
        </w:numPr>
      </w:pPr>
      <w:r>
        <w:t>The file is stored to the board state.</w:t>
      </w:r>
    </w:p>
    <w:p w14:paraId="438D1B5E" w14:textId="1ED832AF" w:rsidR="008B229D" w:rsidRDefault="008B229D" w:rsidP="008B229D">
      <w:pPr>
        <w:pStyle w:val="Heading3"/>
      </w:pPr>
      <w:bookmarkStart w:id="9" w:name="_Toc119920872"/>
      <w:r>
        <w:t>Plays a valid move</w:t>
      </w:r>
      <w:bookmarkEnd w:id="9"/>
    </w:p>
    <w:p w14:paraId="30A2368A" w14:textId="77777777" w:rsidR="002A699C" w:rsidRDefault="008B229D" w:rsidP="002A699C">
      <w:pPr>
        <w:keepNext/>
      </w:pPr>
      <w:r>
        <w:rPr>
          <w:noProof/>
        </w:rPr>
        <mc:AlternateContent>
          <mc:Choice Requires="wps">
            <w:drawing>
              <wp:anchor distT="0" distB="0" distL="114300" distR="114300" simplePos="0" relativeHeight="251666432" behindDoc="0" locked="0" layoutInCell="1" allowOverlap="1" wp14:anchorId="1F8A413C" wp14:editId="15F558B1">
                <wp:simplePos x="0" y="0"/>
                <wp:positionH relativeFrom="column">
                  <wp:posOffset>266700</wp:posOffset>
                </wp:positionH>
                <wp:positionV relativeFrom="paragraph">
                  <wp:posOffset>1021080</wp:posOffset>
                </wp:positionV>
                <wp:extent cx="502920" cy="304800"/>
                <wp:effectExtent l="0" t="0" r="11430" b="19050"/>
                <wp:wrapNone/>
                <wp:docPr id="17" name="Text Box 17"/>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3270AED" w14:textId="77777777" w:rsidR="008B229D" w:rsidRDefault="008B229D" w:rsidP="008B229D">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F8A413C" id="Text Box 17" o:spid="_x0000_s1056" type="#_x0000_t202" style="position:absolute;margin-left:21pt;margin-top:80.4pt;width:39.6pt;height:2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iOg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gZHXlZQ7ZAuB/tJ8pbPFeIvmA8vzOHoIA+4DuEZD6kBk4KDREkN7tff7qM/dhSt&#10;lLQ4iiX1PzfMCUr0N4O9vu8Ph3F2kzIcfY5cu0vL6tJiNs0MkKk+Lp7lSYz+QR9F6aB5w62Zxqho&#10;YoZj7JKGozgL+wXBreNiOk1OOK2WhYVZWh6hY2cir6/dG3P20NeAA/EEx6Flxbv27n3jSwPTTQCp&#10;Uu8j0XtWD/zjpKf2HLYyrtKlnrzO/47Jb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ytYjoCAACDBAAADgAAAAAAAAAA&#10;AAAAAAAuAgAAZHJzL2Uyb0RvYy54bWxQSwECLQAUAAYACAAAACEAq84xY9wAAAAKAQAADwAAAAAA&#10;AAAAAAAAAACUBAAAZHJzL2Rvd25yZXYueG1sUEsFBgAAAAAEAAQA8wAAAJ0FAAAAAA==&#10;" fillcolor="white [3201]" strokeweight=".5pt">
                <v:textbox>
                  <w:txbxContent>
                    <w:p w14:paraId="53270AED" w14:textId="77777777" w:rsidR="008B229D" w:rsidRDefault="008B229D" w:rsidP="008B229D">
                      <w:r>
                        <w:t>User</w:t>
                      </w:r>
                    </w:p>
                  </w:txbxContent>
                </v:textbox>
              </v:shape>
            </w:pict>
          </mc:Fallback>
        </mc:AlternateContent>
      </w:r>
      <w:r>
        <w:rPr>
          <w:noProof/>
        </w:rPr>
        <mc:AlternateContent>
          <mc:Choice Requires="wpc">
            <w:drawing>
              <wp:inline distT="0" distB="0" distL="0" distR="0" wp14:anchorId="00583321" wp14:editId="16B933F0">
                <wp:extent cx="3535680" cy="1234440"/>
                <wp:effectExtent l="0" t="0" r="7620" b="381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8" name="Graphic 18"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9" name="Straight Arrow Connector 19"/>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0" name="Oval 20"/>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3CEC9C99" w14:textId="2C7FDD9A" w:rsidR="008B229D" w:rsidRDefault="008B229D" w:rsidP="008B229D">
                              <w:pPr>
                                <w:jc w:val="center"/>
                              </w:pPr>
                              <w:r>
                                <w:t>Moves Pie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0583321" id="Canvas 21" o:spid="_x0000_s1057"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">
                <v:shape id="_x0000_s1058" type="#_x0000_t75" style="position:absolute;width:35356;height:12344;visibility:visible;mso-wrap-style:square" filled="t">
                  <v:fill o:detectmouseclick="t"/>
                  <v:path o:connecttype="none"/>
                </v:shape>
                <v:shape id="Graphic 18" o:spid="_x0000_s1059"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">
                  <v:imagedata r:id="rId8" o:title="Man outline"/>
                </v:shape>
                <v:shape id="Straight Arrow Connector 19" o:spid="_x0000_s1060"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" strokecolor="#5a4a58" strokeweight=".5pt">
                  <v:stroke endarrow="block" joinstyle="miter"/>
                </v:shape>
                <v:oval id="Oval 20" o:spid="_x0000_s1061"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" fillcolor="#795775" strokecolor="#5a4a58" strokeweight="1pt">
                  <v:stroke joinstyle="miter"/>
                  <v:textbox>
                    <w:txbxContent>
                      <w:p w14:paraId="3CEC9C99" w14:textId="2C7FDD9A" w:rsidR="008B229D" w:rsidRDefault="008B229D" w:rsidP="008B229D">
                        <w:pPr>
                          <w:jc w:val="center"/>
                        </w:pPr>
                        <w:r>
                          <w:t>Moves Piece</w:t>
                        </w:r>
                      </w:p>
                    </w:txbxContent>
                  </v:textbox>
                </v:oval>
                <w10:anchorlock/>
              </v:group>
            </w:pict>
          </mc:Fallback>
        </mc:AlternateContent>
      </w:r>
    </w:p>
    <w:p w14:paraId="3164B337" w14:textId="229FE9B4" w:rsidR="008B229D" w:rsidRPr="00D62C31" w:rsidRDefault="002A699C" w:rsidP="002A699C">
      <w:pPr>
        <w:pStyle w:val="Caption"/>
      </w:pPr>
      <w:r>
        <w:t xml:space="preserve">Figure </w:t>
      </w:r>
      <w:fldSimple w:instr=" SEQ Figure \* ARABIC ">
        <w:r w:rsidR="00BA05A4">
          <w:rPr>
            <w:noProof/>
          </w:rPr>
          <w:t>3</w:t>
        </w:r>
      </w:fldSimple>
      <w:r>
        <w:t xml:space="preserve"> – Use case diagram for how the user moves a piece</w:t>
      </w:r>
    </w:p>
    <w:p w14:paraId="7F3C172C" w14:textId="77777777" w:rsidR="008B229D" w:rsidRDefault="008B229D" w:rsidP="008B229D">
      <w:r>
        <w:t>Primary actor:  User</w:t>
      </w:r>
    </w:p>
    <w:p w14:paraId="3F51FD27" w14:textId="65E0EA3B" w:rsidR="008B229D" w:rsidRDefault="008B229D" w:rsidP="008B229D">
      <w:r>
        <w:t>Brief: The user moves a piece on their turn.</w:t>
      </w:r>
    </w:p>
    <w:p w14:paraId="476998E9" w14:textId="4FDCF9C3" w:rsidR="008B229D" w:rsidRDefault="008B229D" w:rsidP="008B229D">
      <w:r>
        <w:t>Postconditions: The user’s piece will have been moved and it will be the other user’s turn.</w:t>
      </w:r>
    </w:p>
    <w:p w14:paraId="391BF105" w14:textId="177861B8" w:rsidR="008B229D" w:rsidRDefault="008B229D" w:rsidP="008B229D">
      <w:r>
        <w:t>Preconditions: The game must have started, and it must be the user’s turn.</w:t>
      </w:r>
    </w:p>
    <w:p w14:paraId="7FFA2681" w14:textId="2F368039" w:rsidR="008B229D" w:rsidRDefault="008B229D" w:rsidP="008B229D">
      <w:r>
        <w:t>Triggers: The user clicks down on their coloured piece during their turn.</w:t>
      </w:r>
    </w:p>
    <w:p w14:paraId="1999AB18" w14:textId="77777777" w:rsidR="008B229D" w:rsidRDefault="008B229D" w:rsidP="008B229D">
      <w:r>
        <w:t>Basic flow:</w:t>
      </w:r>
    </w:p>
    <w:p w14:paraId="69CAAE36" w14:textId="025A5C8B" w:rsidR="008B229D" w:rsidRDefault="008B229D" w:rsidP="008B229D">
      <w:pPr>
        <w:pStyle w:val="ListParagraph"/>
        <w:numPr>
          <w:ilvl w:val="0"/>
          <w:numId w:val="13"/>
        </w:numPr>
      </w:pPr>
      <w:r>
        <w:t>The user drags their piece</w:t>
      </w:r>
    </w:p>
    <w:p w14:paraId="5F9D014F" w14:textId="56600209" w:rsidR="008B229D" w:rsidRDefault="008B229D" w:rsidP="008B229D">
      <w:pPr>
        <w:pStyle w:val="ListParagraph"/>
        <w:numPr>
          <w:ilvl w:val="0"/>
          <w:numId w:val="13"/>
        </w:numPr>
      </w:pPr>
      <w:r>
        <w:t xml:space="preserve">The system detects the user’s </w:t>
      </w:r>
      <w:r w:rsidR="008148A4">
        <w:t>cursor</w:t>
      </w:r>
      <w:r>
        <w:t xml:space="preserve"> is over a different grid tile from where it started</w:t>
      </w:r>
    </w:p>
    <w:p w14:paraId="3C3AFF9E" w14:textId="2F17FF4D" w:rsidR="008148A4" w:rsidRDefault="008148A4" w:rsidP="008B229D">
      <w:pPr>
        <w:pStyle w:val="ListParagraph"/>
        <w:numPr>
          <w:ilvl w:val="0"/>
          <w:numId w:val="13"/>
        </w:numPr>
      </w:pPr>
      <w:r>
        <w:t>The system validates the move.</w:t>
      </w:r>
    </w:p>
    <w:p w14:paraId="46A9FC79" w14:textId="32F3FDA7" w:rsidR="008148A4" w:rsidRDefault="008148A4" w:rsidP="008B229D">
      <w:pPr>
        <w:pStyle w:val="ListParagraph"/>
        <w:numPr>
          <w:ilvl w:val="0"/>
          <w:numId w:val="13"/>
        </w:numPr>
      </w:pPr>
      <w:r>
        <w:t>If the more is valid, the system changes the position of the visual of the selected piece.</w:t>
      </w:r>
    </w:p>
    <w:p w14:paraId="5556B294" w14:textId="7A95F4D0" w:rsidR="008148A4" w:rsidRDefault="008148A4" w:rsidP="008B229D">
      <w:pPr>
        <w:pStyle w:val="ListParagraph"/>
        <w:numPr>
          <w:ilvl w:val="0"/>
          <w:numId w:val="13"/>
        </w:numPr>
      </w:pPr>
      <w:r>
        <w:t>When the user lets go and the piece is in a valid move, the piece is moved.</w:t>
      </w:r>
    </w:p>
    <w:p w14:paraId="65DDDC33" w14:textId="4FEDE91F" w:rsidR="008148A4" w:rsidRDefault="008148A4" w:rsidP="008148A4">
      <w:pPr>
        <w:pStyle w:val="ListParagraph"/>
        <w:numPr>
          <w:ilvl w:val="1"/>
          <w:numId w:val="13"/>
        </w:numPr>
      </w:pPr>
      <w:r>
        <w:t xml:space="preserve">If the piece is in </w:t>
      </w:r>
      <w:proofErr w:type="spellStart"/>
      <w:proofErr w:type="gramStart"/>
      <w:r>
        <w:t>a</w:t>
      </w:r>
      <w:proofErr w:type="spellEnd"/>
      <w:proofErr w:type="gramEnd"/>
      <w:r>
        <w:t xml:space="preserve"> invalid position or if the piece was not moved, the selected piece is not moved and the graphic is reset.</w:t>
      </w:r>
    </w:p>
    <w:p w14:paraId="75153C4D" w14:textId="35E1BC65" w:rsidR="008148A4" w:rsidRDefault="008148A4" w:rsidP="008148A4">
      <w:pPr>
        <w:pStyle w:val="Heading3"/>
      </w:pPr>
      <w:bookmarkStart w:id="10" w:name="_Toc119920873"/>
      <w:r>
        <w:t>Board is saved</w:t>
      </w:r>
      <w:bookmarkEnd w:id="10"/>
    </w:p>
    <w:p w14:paraId="699DEE71" w14:textId="77777777" w:rsidR="00673430" w:rsidRDefault="008148A4" w:rsidP="00673430">
      <w:pPr>
        <w:keepNext/>
      </w:pPr>
      <w:r>
        <w:rPr>
          <w:noProof/>
        </w:rPr>
        <mc:AlternateContent>
          <mc:Choice Requires="wps">
            <w:drawing>
              <wp:anchor distT="0" distB="0" distL="114300" distR="114300" simplePos="0" relativeHeight="251668480" behindDoc="0" locked="0" layoutInCell="1" allowOverlap="1" wp14:anchorId="5DA28EEE" wp14:editId="40521F3F">
                <wp:simplePos x="0" y="0"/>
                <wp:positionH relativeFrom="column">
                  <wp:posOffset>266700</wp:posOffset>
                </wp:positionH>
                <wp:positionV relativeFrom="paragraph">
                  <wp:posOffset>1021080</wp:posOffset>
                </wp:positionV>
                <wp:extent cx="502920" cy="304800"/>
                <wp:effectExtent l="0" t="0" r="11430" b="19050"/>
                <wp:wrapNone/>
                <wp:docPr id="22" name="Text Box 22"/>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35275787" w14:textId="77777777" w:rsidR="008148A4" w:rsidRDefault="008148A4" w:rsidP="008148A4">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A28EEE" id="Text Box 22" o:spid="_x0000_s1062" type="#_x0000_t202" style="position:absolute;margin-left:21pt;margin-top:80.4pt;width:39.6pt;height:24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wOg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oZHXlZQ7ZAuB/tJ8pbPFeIvmA8vzOHoIA+4DuEZD6kBk4KDREkN7tff7qM/dhSt&#10;lLQ4iiX1PzfMCUr0N4O9vu8Ph3F2kzIcfY5cu0vL6tJiNs0MkKk+Lp7lSYz+QR9F6aB5w62Zxqho&#10;YoZj7JKGozgL+wXBreNiOk1OOK2WhYVZWh6hY2cir6/dG3P20NeAA/EEx6Flxbv27n3jSwPTTQCp&#10;Uu8j0XtWD/zjpKf2HLYyrtKlnrzO/47Jb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Pluf8DoCAACDBAAADgAAAAAAAAAA&#10;AAAAAAAuAgAAZHJzL2Uyb0RvYy54bWxQSwECLQAUAAYACAAAACEAq84xY9wAAAAKAQAADwAAAAAA&#10;AAAAAAAAAACUBAAAZHJzL2Rvd25yZXYueG1sUEsFBgAAAAAEAAQA8wAAAJ0FAAAAAA==&#10;" fillcolor="white [3201]" strokeweight=".5pt">
                <v:textbox>
                  <w:txbxContent>
                    <w:p w14:paraId="35275787" w14:textId="77777777" w:rsidR="008148A4" w:rsidRDefault="008148A4" w:rsidP="008148A4">
                      <w:r>
                        <w:t>User</w:t>
                      </w:r>
                    </w:p>
                  </w:txbxContent>
                </v:textbox>
              </v:shape>
            </w:pict>
          </mc:Fallback>
        </mc:AlternateContent>
      </w:r>
      <w:r>
        <w:rPr>
          <w:noProof/>
        </w:rPr>
        <mc:AlternateContent>
          <mc:Choice Requires="wpc">
            <w:drawing>
              <wp:inline distT="0" distB="0" distL="0" distR="0" wp14:anchorId="2985851C" wp14:editId="55EC03BD">
                <wp:extent cx="3535680" cy="1234440"/>
                <wp:effectExtent l="0" t="0" r="762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Graphic 23"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24" name="Straight Arrow Connector 24"/>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5" name="Oval 25"/>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109C7384" w14:textId="31691CE5" w:rsidR="008148A4" w:rsidRDefault="008148A4" w:rsidP="008148A4">
                              <w:pPr>
                                <w:jc w:val="center"/>
                              </w:pPr>
                              <w:r>
                                <w:t>Saves the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985851C" id="Canvas 26" o:spid="_x0000_s1063"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">
                <v:shape id="_x0000_s1064" type="#_x0000_t75" style="position:absolute;width:35356;height:12344;visibility:visible;mso-wrap-style:square" filled="t">
                  <v:fill o:detectmouseclick="t"/>
                  <v:path o:connecttype="none"/>
                </v:shape>
                <v:shape id="Graphic 23" o:spid="_x0000_s1065"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">
                  <v:imagedata r:id="rId8" o:title="Man outline"/>
                </v:shape>
                <v:shape id="Straight Arrow Connector 24" o:spid="_x0000_s1066"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" strokecolor="#5a4a58" strokeweight=".5pt">
                  <v:stroke endarrow="block" joinstyle="miter"/>
                </v:shape>
                <v:oval id="Oval 25" o:spid="_x0000_s1067"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" fillcolor="#795775" strokecolor="#5a4a58" strokeweight="1pt">
                  <v:stroke joinstyle="miter"/>
                  <v:textbox>
                    <w:txbxContent>
                      <w:p w14:paraId="109C7384" w14:textId="31691CE5" w:rsidR="008148A4" w:rsidRDefault="008148A4" w:rsidP="008148A4">
                        <w:pPr>
                          <w:jc w:val="center"/>
                        </w:pPr>
                        <w:r>
                          <w:t>Saves the board</w:t>
                        </w:r>
                      </w:p>
                    </w:txbxContent>
                  </v:textbox>
                </v:oval>
                <w10:anchorlock/>
              </v:group>
            </w:pict>
          </mc:Fallback>
        </mc:AlternateContent>
      </w:r>
    </w:p>
    <w:p w14:paraId="22B532F1" w14:textId="4ABB7054" w:rsidR="008148A4" w:rsidRPr="00D62C31" w:rsidRDefault="00673430" w:rsidP="00673430">
      <w:pPr>
        <w:pStyle w:val="Caption"/>
      </w:pPr>
      <w:r>
        <w:t xml:space="preserve">Figure </w:t>
      </w:r>
      <w:fldSimple w:instr=" SEQ Figure \* ARABIC ">
        <w:r w:rsidR="00BA05A4">
          <w:rPr>
            <w:noProof/>
          </w:rPr>
          <w:t>4</w:t>
        </w:r>
      </w:fldSimple>
      <w:r>
        <w:t xml:space="preserve"> – User case diagram </w:t>
      </w:r>
      <w:r w:rsidR="002A699C">
        <w:t>for how the used saves the board</w:t>
      </w:r>
    </w:p>
    <w:p w14:paraId="1C7019C0" w14:textId="77777777" w:rsidR="008148A4" w:rsidRDefault="008148A4" w:rsidP="008148A4">
      <w:r>
        <w:lastRenderedPageBreak/>
        <w:t>Primary actor:  User</w:t>
      </w:r>
    </w:p>
    <w:p w14:paraId="13989832" w14:textId="28BB425E" w:rsidR="008148A4" w:rsidRDefault="008148A4" w:rsidP="008148A4">
      <w:r>
        <w:t>Brief: The user saves the board state to a file</w:t>
      </w:r>
    </w:p>
    <w:p w14:paraId="6013678A" w14:textId="337E2721" w:rsidR="008148A4" w:rsidRDefault="008148A4" w:rsidP="008148A4">
      <w:r>
        <w:t>Postconditions: The user will have a file on their computer containing the board state.</w:t>
      </w:r>
    </w:p>
    <w:p w14:paraId="63780DDF" w14:textId="3FAB3F89" w:rsidR="008148A4" w:rsidRDefault="008148A4" w:rsidP="008148A4">
      <w:r>
        <w:t>Preconditions: The game must have started.</w:t>
      </w:r>
    </w:p>
    <w:p w14:paraId="0FB8FDB4" w14:textId="365999AC" w:rsidR="008148A4" w:rsidRDefault="008148A4" w:rsidP="008148A4">
      <w:r>
        <w:t>Triggers: The user pressed ‘s’ on their keyboard.</w:t>
      </w:r>
    </w:p>
    <w:p w14:paraId="46E9A620" w14:textId="77777777" w:rsidR="008148A4" w:rsidRDefault="008148A4" w:rsidP="008148A4">
      <w:r>
        <w:t>Basic flow:</w:t>
      </w:r>
    </w:p>
    <w:p w14:paraId="30053161" w14:textId="6B46C082" w:rsidR="008148A4" w:rsidRDefault="008148A4" w:rsidP="008148A4">
      <w:pPr>
        <w:pStyle w:val="ListParagraph"/>
        <w:numPr>
          <w:ilvl w:val="0"/>
          <w:numId w:val="15"/>
        </w:numPr>
      </w:pPr>
      <w:r>
        <w:t>The system displays a menu.</w:t>
      </w:r>
    </w:p>
    <w:p w14:paraId="14541C7D" w14:textId="06DC004C" w:rsidR="008148A4" w:rsidRDefault="008148A4" w:rsidP="008148A4">
      <w:pPr>
        <w:pStyle w:val="ListParagraph"/>
        <w:numPr>
          <w:ilvl w:val="0"/>
          <w:numId w:val="15"/>
        </w:numPr>
      </w:pPr>
      <w:r>
        <w:t>They user enters a name for the board state and confirms.</w:t>
      </w:r>
    </w:p>
    <w:p w14:paraId="05919BF3" w14:textId="0D6ABB3C" w:rsidR="008148A4" w:rsidRDefault="008148A4" w:rsidP="008148A4">
      <w:pPr>
        <w:pStyle w:val="ListParagraph"/>
        <w:numPr>
          <w:ilvl w:val="0"/>
          <w:numId w:val="15"/>
        </w:numPr>
      </w:pPr>
      <w:r>
        <w:t>The board state is saved under a file called the user’s inputted name followed by ‘.</w:t>
      </w:r>
      <w:proofErr w:type="spellStart"/>
      <w:r>
        <w:t>brd</w:t>
      </w:r>
      <w:proofErr w:type="spellEnd"/>
      <w:r>
        <w:t>’.</w:t>
      </w:r>
    </w:p>
    <w:p w14:paraId="5E9B0769" w14:textId="77777777" w:rsidR="00FD1BB9" w:rsidRDefault="00FD1BB9" w:rsidP="00FD1BB9">
      <w:pPr>
        <w:pStyle w:val="Heading2"/>
      </w:pPr>
      <w:bookmarkStart w:id="11" w:name="_Toc119920874"/>
      <w:r>
        <w:t>UML</w:t>
      </w:r>
      <w:bookmarkEnd w:id="11"/>
    </w:p>
    <w:p w14:paraId="7C783283" w14:textId="77777777" w:rsidR="00FD1BB9" w:rsidRDefault="00FD1BB9" w:rsidP="00FD1BB9">
      <w:pPr>
        <w:keepNext/>
      </w:pPr>
      <w:r>
        <w:rPr>
          <w:noProof/>
        </w:rPr>
        <w:drawing>
          <wp:inline distT="0" distB="0" distL="0" distR="0" wp14:anchorId="14E14927" wp14:editId="21C00FF9">
            <wp:extent cx="5730240" cy="3474720"/>
            <wp:effectExtent l="0" t="0" r="381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3474720"/>
                    </a:xfrm>
                    <a:prstGeom prst="rect">
                      <a:avLst/>
                    </a:prstGeom>
                    <a:noFill/>
                    <a:ln>
                      <a:noFill/>
                    </a:ln>
                  </pic:spPr>
                </pic:pic>
              </a:graphicData>
            </a:graphic>
          </wp:inline>
        </w:drawing>
      </w:r>
    </w:p>
    <w:p w14:paraId="19401206" w14:textId="0F582537" w:rsidR="00FD1BB9" w:rsidRDefault="00FD1BB9" w:rsidP="00FD1BB9">
      <w:pPr>
        <w:pStyle w:val="Caption"/>
      </w:pPr>
      <w:r>
        <w:t xml:space="preserve">Figure </w:t>
      </w:r>
      <w:fldSimple w:instr=" SEQ Figure \* ARABIC ">
        <w:r w:rsidR="00BA05A4">
          <w:rPr>
            <w:noProof/>
          </w:rPr>
          <w:t>5</w:t>
        </w:r>
      </w:fldSimple>
      <w:r>
        <w:t xml:space="preserve"> – UML class diagram of chess application</w:t>
      </w:r>
    </w:p>
    <w:p w14:paraId="2666E95A" w14:textId="3B2FD856" w:rsidR="008148A4" w:rsidRDefault="008148A4" w:rsidP="008148A4">
      <w:pPr>
        <w:pStyle w:val="Heading2"/>
      </w:pPr>
      <w:bookmarkStart w:id="12" w:name="_Toc119920875"/>
      <w:r>
        <w:t>Components</w:t>
      </w:r>
      <w:bookmarkEnd w:id="12"/>
    </w:p>
    <w:p w14:paraId="358B3AEE" w14:textId="39EFBB42" w:rsidR="00041939" w:rsidRPr="00041939" w:rsidRDefault="00041939" w:rsidP="00041939">
      <w:pPr>
        <w:pStyle w:val="Heading3"/>
      </w:pPr>
      <w:bookmarkStart w:id="13" w:name="_Toc119920876"/>
      <w:r w:rsidRPr="00041939">
        <w:t xml:space="preserve">GUI </w:t>
      </w:r>
      <w:r w:rsidRPr="00041939">
        <w:rPr>
          <w:rStyle w:val="Heading3Char"/>
        </w:rPr>
        <w:t>factory</w:t>
      </w:r>
      <w:bookmarkEnd w:id="13"/>
    </w:p>
    <w:p w14:paraId="3CEFAE8A" w14:textId="4DC2CBD2" w:rsidR="00041939" w:rsidRPr="00041939" w:rsidRDefault="00EB1A44" w:rsidP="00041939">
      <w:r>
        <w:t xml:space="preserve">GameControl acts as a simple factory which starts the entire program. It contains the logic to guarantee the state is correct when the game is </w:t>
      </w:r>
      <w:proofErr w:type="gramStart"/>
      <w:r>
        <w:t>began</w:t>
      </w:r>
      <w:proofErr w:type="gramEnd"/>
      <w:r>
        <w:t xml:space="preserve"> and restarted.</w:t>
      </w:r>
    </w:p>
    <w:p w14:paraId="103390EB" w14:textId="7DFF7D38" w:rsidR="008148A4" w:rsidRDefault="00F00DF1" w:rsidP="00F00DF1">
      <w:pPr>
        <w:pStyle w:val="Heading3"/>
      </w:pPr>
      <w:bookmarkStart w:id="14" w:name="_Toc119920877"/>
      <w:r>
        <w:t>Board saving</w:t>
      </w:r>
      <w:bookmarkEnd w:id="14"/>
    </w:p>
    <w:p w14:paraId="4D73D989" w14:textId="62620A74" w:rsidR="00F00DF1" w:rsidRDefault="00F00DF1" w:rsidP="00F00DF1">
      <w:r>
        <w:t xml:space="preserve">Saving the board is hardcoded to save to file in the KeyShortCuts class. </w:t>
      </w:r>
    </w:p>
    <w:p w14:paraId="5BDAD767" w14:textId="77777777" w:rsidR="00F00DF1" w:rsidRPr="00F00DF1" w:rsidRDefault="00F00DF1" w:rsidP="00F00DF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en-IE"/>
        </w:rPr>
      </w:pPr>
      <w:r w:rsidRPr="00F00DF1">
        <w:rPr>
          <w:rFonts w:ascii="Courier New" w:eastAsia="Times New Roman" w:hAnsi="Courier New" w:cs="Courier New"/>
          <w:color w:val="CC7832"/>
          <w:sz w:val="20"/>
          <w:szCs w:val="20"/>
          <w:lang w:eastAsia="en-IE"/>
        </w:rPr>
        <w:t xml:space="preserve">private void </w:t>
      </w:r>
      <w:proofErr w:type="spellStart"/>
      <w:r w:rsidRPr="00F00DF1">
        <w:rPr>
          <w:rFonts w:ascii="Courier New" w:eastAsia="Times New Roman" w:hAnsi="Courier New" w:cs="Courier New"/>
          <w:color w:val="FFC66D"/>
          <w:sz w:val="20"/>
          <w:szCs w:val="20"/>
          <w:lang w:eastAsia="en-IE"/>
        </w:rPr>
        <w:t>saveBoard</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String output = </w:t>
      </w:r>
      <w:proofErr w:type="spellStart"/>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A9B7C6"/>
          <w:sz w:val="20"/>
          <w:szCs w:val="20"/>
          <w:lang w:eastAsia="en-IE"/>
        </w:rPr>
        <w:t>showInputDialog</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CC7832"/>
          <w:sz w:val="20"/>
          <w:szCs w:val="20"/>
          <w:lang w:eastAsia="en-IE"/>
        </w:rPr>
        <w:t>null,</w:t>
      </w:r>
      <w:r w:rsidRPr="00F00DF1">
        <w:rPr>
          <w:rFonts w:ascii="Courier New" w:eastAsia="Times New Roman" w:hAnsi="Courier New" w:cs="Courier New"/>
          <w:color w:val="6A8759"/>
          <w:sz w:val="20"/>
          <w:szCs w:val="20"/>
          <w:lang w:eastAsia="en-IE"/>
        </w:rPr>
        <w:t>"Name</w:t>
      </w:r>
      <w:proofErr w:type="spellEnd"/>
      <w:r w:rsidRPr="00F00DF1">
        <w:rPr>
          <w:rFonts w:ascii="Courier New" w:eastAsia="Times New Roman" w:hAnsi="Courier New" w:cs="Courier New"/>
          <w:color w:val="6A8759"/>
          <w:sz w:val="20"/>
          <w:szCs w:val="20"/>
          <w:lang w:eastAsia="en-IE"/>
        </w:rPr>
        <w:t xml:space="preserve"> board </w:t>
      </w:r>
      <w:proofErr w:type="spellStart"/>
      <w:r w:rsidRPr="00F00DF1">
        <w:rPr>
          <w:rFonts w:ascii="Courier New" w:eastAsia="Times New Roman" w:hAnsi="Courier New" w:cs="Courier New"/>
          <w:color w:val="6A8759"/>
          <w:sz w:val="20"/>
          <w:szCs w:val="20"/>
          <w:lang w:eastAsia="en-IE"/>
        </w:rPr>
        <w:t>stat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6A8759"/>
          <w:sz w:val="20"/>
          <w:szCs w:val="20"/>
          <w:lang w:eastAsia="en-IE"/>
        </w:rPr>
        <w:t>"Save</w:t>
      </w:r>
      <w:proofErr w:type="spellEnd"/>
      <w:r w:rsidRPr="00F00DF1">
        <w:rPr>
          <w:rFonts w:ascii="Courier New" w:eastAsia="Times New Roman" w:hAnsi="Courier New" w:cs="Courier New"/>
          <w:color w:val="6A8759"/>
          <w:sz w:val="20"/>
          <w:szCs w:val="20"/>
          <w:lang w:eastAsia="en-IE"/>
        </w:rPr>
        <w:t xml:space="preserve"> Board"</w:t>
      </w:r>
      <w:r w:rsidRPr="00F00DF1">
        <w:rPr>
          <w:rFonts w:ascii="Courier New" w:eastAsia="Times New Roman" w:hAnsi="Courier New" w:cs="Courier New"/>
          <w:color w:val="CC7832"/>
          <w:sz w:val="20"/>
          <w:szCs w:val="20"/>
          <w:lang w:eastAsia="en-IE"/>
        </w:rPr>
        <w:t>,</w:t>
      </w:r>
      <w:proofErr w:type="spellStart"/>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9876AA"/>
          <w:sz w:val="20"/>
          <w:szCs w:val="20"/>
          <w:lang w:eastAsia="en-IE"/>
        </w:rPr>
        <w:t>QUESTION_MESSAG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try</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FileOutputStream</w:t>
      </w:r>
      <w:proofErr w:type="spellEnd"/>
      <w:r w:rsidRPr="00F00DF1">
        <w:rPr>
          <w:rFonts w:ascii="Courier New" w:eastAsia="Times New Roman" w:hAnsi="Courier New" w:cs="Courier New"/>
          <w:color w:val="A9B7C6"/>
          <w:sz w:val="20"/>
          <w:szCs w:val="20"/>
          <w:lang w:eastAsia="en-IE"/>
        </w:rPr>
        <w:t xml:space="preserve"> </w:t>
      </w:r>
      <w:proofErr w:type="spellStart"/>
      <w:r w:rsidRPr="00F00DF1">
        <w:rPr>
          <w:rFonts w:ascii="Courier New" w:eastAsia="Times New Roman" w:hAnsi="Courier New" w:cs="Courier New"/>
          <w:color w:val="A9B7C6"/>
          <w:sz w:val="20"/>
          <w:szCs w:val="20"/>
          <w:lang w:eastAsia="en-IE"/>
        </w:rPr>
        <w:t>outputStream</w:t>
      </w:r>
      <w:proofErr w:type="spellEnd"/>
      <w:r w:rsidRPr="00F00DF1">
        <w:rPr>
          <w:rFonts w:ascii="Courier New" w:eastAsia="Times New Roman" w:hAnsi="Courier New" w:cs="Courier New"/>
          <w:color w:val="A9B7C6"/>
          <w:sz w:val="20"/>
          <w:szCs w:val="20"/>
          <w:lang w:eastAsia="en-IE"/>
        </w:rPr>
        <w:t xml:space="preserve"> = </w:t>
      </w:r>
      <w:r w:rsidRPr="00F00DF1">
        <w:rPr>
          <w:rFonts w:ascii="Courier New" w:eastAsia="Times New Roman" w:hAnsi="Courier New" w:cs="Courier New"/>
          <w:color w:val="CC7832"/>
          <w:sz w:val="20"/>
          <w:szCs w:val="20"/>
          <w:lang w:eastAsia="en-IE"/>
        </w:rPr>
        <w:t xml:space="preserve">new </w:t>
      </w:r>
      <w:proofErr w:type="spellStart"/>
      <w:r w:rsidRPr="00F00DF1">
        <w:rPr>
          <w:rFonts w:ascii="Courier New" w:eastAsia="Times New Roman" w:hAnsi="Courier New" w:cs="Courier New"/>
          <w:color w:val="A9B7C6"/>
          <w:sz w:val="20"/>
          <w:szCs w:val="20"/>
          <w:lang w:eastAsia="en-IE"/>
        </w:rPr>
        <w:t>FileOutputStream</w:t>
      </w:r>
      <w:proofErr w:type="spellEnd"/>
      <w:r w:rsidRPr="00F00DF1">
        <w:rPr>
          <w:rFonts w:ascii="Courier New" w:eastAsia="Times New Roman" w:hAnsi="Courier New" w:cs="Courier New"/>
          <w:color w:val="A9B7C6"/>
          <w:sz w:val="20"/>
          <w:szCs w:val="20"/>
          <w:lang w:eastAsia="en-IE"/>
        </w:rPr>
        <w:t xml:space="preserve">(output + </w:t>
      </w:r>
      <w:r w:rsidRPr="00F00DF1">
        <w:rPr>
          <w:rFonts w:ascii="Courier New" w:eastAsia="Times New Roman" w:hAnsi="Courier New" w:cs="Courier New"/>
          <w:color w:val="6A8759"/>
          <w:sz w:val="20"/>
          <w:szCs w:val="20"/>
          <w:lang w:eastAsia="en-IE"/>
        </w:rPr>
        <w:t>".</w:t>
      </w:r>
      <w:proofErr w:type="spellStart"/>
      <w:r w:rsidRPr="00F00DF1">
        <w:rPr>
          <w:rFonts w:ascii="Courier New" w:eastAsia="Times New Roman" w:hAnsi="Courier New" w:cs="Courier New"/>
          <w:color w:val="6A8759"/>
          <w:sz w:val="20"/>
          <w:szCs w:val="20"/>
          <w:lang w:eastAsia="en-IE"/>
        </w:rPr>
        <w:t>brd</w:t>
      </w:r>
      <w:proofErr w:type="spellEnd"/>
      <w:r w:rsidRPr="00F00DF1">
        <w:rPr>
          <w:rFonts w:ascii="Courier New" w:eastAsia="Times New Roman" w:hAnsi="Courier New" w:cs="Courier New"/>
          <w:color w:val="6A8759"/>
          <w:sz w:val="20"/>
          <w:szCs w:val="20"/>
          <w:lang w:eastAsia="en-IE"/>
        </w:rPr>
        <w:t>"</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ObjectOutputStream</w:t>
      </w:r>
      <w:proofErr w:type="spellEnd"/>
      <w:r w:rsidRPr="00F00DF1">
        <w:rPr>
          <w:rFonts w:ascii="Courier New" w:eastAsia="Times New Roman" w:hAnsi="Courier New" w:cs="Courier New"/>
          <w:color w:val="A9B7C6"/>
          <w:sz w:val="20"/>
          <w:szCs w:val="20"/>
          <w:lang w:eastAsia="en-IE"/>
        </w:rPr>
        <w:t xml:space="preserve"> out = </w:t>
      </w:r>
      <w:r w:rsidRPr="00F00DF1">
        <w:rPr>
          <w:rFonts w:ascii="Courier New" w:eastAsia="Times New Roman" w:hAnsi="Courier New" w:cs="Courier New"/>
          <w:color w:val="CC7832"/>
          <w:sz w:val="20"/>
          <w:szCs w:val="20"/>
          <w:lang w:eastAsia="en-IE"/>
        </w:rPr>
        <w:t xml:space="preserve">new </w:t>
      </w:r>
      <w:proofErr w:type="spellStart"/>
      <w:r w:rsidRPr="00F00DF1">
        <w:rPr>
          <w:rFonts w:ascii="Courier New" w:eastAsia="Times New Roman" w:hAnsi="Courier New" w:cs="Courier New"/>
          <w:color w:val="A9B7C6"/>
          <w:sz w:val="20"/>
          <w:szCs w:val="20"/>
          <w:lang w:eastAsia="en-IE"/>
        </w:rPr>
        <w:t>ObjectOutputStream</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outputStream</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r>
      <w:r w:rsidRPr="00F00DF1">
        <w:rPr>
          <w:rFonts w:ascii="Courier New" w:eastAsia="Times New Roman" w:hAnsi="Courier New" w:cs="Courier New"/>
          <w:color w:val="CC7832"/>
          <w:sz w:val="20"/>
          <w:szCs w:val="20"/>
          <w:lang w:eastAsia="en-IE"/>
        </w:rPr>
        <w:lastRenderedPageBreak/>
        <w:t xml:space="preserve">        </w:t>
      </w:r>
      <w:proofErr w:type="spellStart"/>
      <w:r w:rsidRPr="00F00DF1">
        <w:rPr>
          <w:rFonts w:ascii="Courier New" w:eastAsia="Times New Roman" w:hAnsi="Courier New" w:cs="Courier New"/>
          <w:color w:val="A9B7C6"/>
          <w:sz w:val="20"/>
          <w:szCs w:val="20"/>
          <w:lang w:eastAsia="en-IE"/>
        </w:rPr>
        <w:t>out.writeObject</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Board.</w:t>
      </w:r>
      <w:r w:rsidRPr="00F00DF1">
        <w:rPr>
          <w:rFonts w:ascii="Courier New" w:eastAsia="Times New Roman" w:hAnsi="Courier New" w:cs="Courier New"/>
          <w:i/>
          <w:iCs/>
          <w:color w:val="9876AA"/>
          <w:sz w:val="20"/>
          <w:szCs w:val="20"/>
          <w:lang w:eastAsia="en-IE"/>
        </w:rPr>
        <w:t>grid</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out.clos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r w:rsidRPr="00F00DF1">
        <w:rPr>
          <w:rFonts w:ascii="Courier New" w:eastAsia="Times New Roman" w:hAnsi="Courier New" w:cs="Courier New"/>
          <w:color w:val="CC7832"/>
          <w:sz w:val="20"/>
          <w:szCs w:val="20"/>
          <w:lang w:eastAsia="en-IE"/>
        </w:rPr>
        <w:t xml:space="preserve">catch </w:t>
      </w:r>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IOException</w:t>
      </w:r>
      <w:proofErr w:type="spellEnd"/>
      <w:r w:rsidRPr="00F00DF1">
        <w:rPr>
          <w:rFonts w:ascii="Courier New" w:eastAsia="Times New Roman" w:hAnsi="Courier New" w:cs="Courier New"/>
          <w:color w:val="A9B7C6"/>
          <w:sz w:val="20"/>
          <w:szCs w:val="20"/>
          <w:lang w:eastAsia="en-IE"/>
        </w:rPr>
        <w:t xml:space="preserve"> e){</w:t>
      </w:r>
      <w:r w:rsidRPr="00F00DF1">
        <w:rPr>
          <w:rFonts w:ascii="Courier New" w:eastAsia="Times New Roman" w:hAnsi="Courier New" w:cs="Courier New"/>
          <w:color w:val="A9B7C6"/>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e.printStackTrac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System.</w:t>
      </w:r>
      <w:r w:rsidRPr="00F00DF1">
        <w:rPr>
          <w:rFonts w:ascii="Courier New" w:eastAsia="Times New Roman" w:hAnsi="Courier New" w:cs="Courier New"/>
          <w:i/>
          <w:iCs/>
          <w:color w:val="9876AA"/>
          <w:sz w:val="20"/>
          <w:szCs w:val="20"/>
          <w:lang w:eastAsia="en-IE"/>
        </w:rPr>
        <w:t>err</w:t>
      </w:r>
      <w:r w:rsidRPr="00F00DF1">
        <w:rPr>
          <w:rFonts w:ascii="Courier New" w:eastAsia="Times New Roman" w:hAnsi="Courier New" w:cs="Courier New"/>
          <w:color w:val="A9B7C6"/>
          <w:sz w:val="20"/>
          <w:szCs w:val="20"/>
          <w:lang w:eastAsia="en-IE"/>
        </w:rPr>
        <w:t>.println</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e.getMessage</w:t>
      </w:r>
      <w:proofErr w:type="spellEnd"/>
      <w:r w:rsidRPr="00F00DF1">
        <w:rPr>
          <w:rFonts w:ascii="Courier New" w:eastAsia="Times New Roman" w:hAnsi="Courier New" w:cs="Courier New"/>
          <w:color w:val="A9B7C6"/>
          <w:sz w:val="20"/>
          <w:szCs w:val="20"/>
          <w:lang w:eastAsia="en-IE"/>
        </w:rPr>
        <w:t xml:space="preserve">() + </w:t>
      </w:r>
      <w:r w:rsidRPr="00F00DF1">
        <w:rPr>
          <w:rFonts w:ascii="Courier New" w:eastAsia="Times New Roman" w:hAnsi="Courier New" w:cs="Courier New"/>
          <w:color w:val="6A8759"/>
          <w:sz w:val="20"/>
          <w:szCs w:val="20"/>
          <w:lang w:eastAsia="en-IE"/>
        </w:rPr>
        <w:t xml:space="preserve">" " </w:t>
      </w:r>
      <w:r w:rsidRPr="00F00DF1">
        <w:rPr>
          <w:rFonts w:ascii="Courier New" w:eastAsia="Times New Roman" w:hAnsi="Courier New" w:cs="Courier New"/>
          <w:color w:val="A9B7C6"/>
          <w:sz w:val="20"/>
          <w:szCs w:val="20"/>
          <w:lang w:eastAsia="en-IE"/>
        </w:rPr>
        <w:t xml:space="preserve">+ </w:t>
      </w:r>
      <w:proofErr w:type="spellStart"/>
      <w:r w:rsidRPr="00F00DF1">
        <w:rPr>
          <w:rFonts w:ascii="Courier New" w:eastAsia="Times New Roman" w:hAnsi="Courier New" w:cs="Courier New"/>
          <w:color w:val="A9B7C6"/>
          <w:sz w:val="20"/>
          <w:szCs w:val="20"/>
          <w:lang w:eastAsia="en-IE"/>
        </w:rPr>
        <w:t>e.getCaus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w:t>
      </w:r>
    </w:p>
    <w:p w14:paraId="531513C4" w14:textId="4C30F6CC" w:rsidR="00F00DF1" w:rsidRDefault="00F00DF1" w:rsidP="00F00DF1">
      <w:pPr>
        <w:pStyle w:val="Caption"/>
      </w:pPr>
      <w:r>
        <w:t xml:space="preserve">Figure </w:t>
      </w:r>
      <w:fldSimple w:instr=" SEQ Figure \* ARABIC ">
        <w:r w:rsidR="00BA05A4">
          <w:rPr>
            <w:noProof/>
          </w:rPr>
          <w:t>6</w:t>
        </w:r>
      </w:fldSimple>
      <w:r>
        <w:t xml:space="preserve"> – </w:t>
      </w:r>
      <w:r w:rsidR="008A06BE">
        <w:t>S</w:t>
      </w:r>
      <w:r>
        <w:t>aveBoard method in the KeyShortCuts class.</w:t>
      </w:r>
    </w:p>
    <w:p w14:paraId="21BE512A" w14:textId="2F8593FA" w:rsidR="008A06BE" w:rsidRDefault="00F00DF1" w:rsidP="00F00DF1">
      <w:r>
        <w:t>This limits the</w:t>
      </w:r>
      <w:r w:rsidR="008A06BE">
        <w:t xml:space="preserve"> game to only file saves only. KeyShortCuts is not a class which would be expected to contain such functionality</w:t>
      </w:r>
      <w:r w:rsidR="002A699C">
        <w:t>, meaning maintain the code is more difficult.</w:t>
      </w:r>
    </w:p>
    <w:p w14:paraId="1A056AAE" w14:textId="57B19C21" w:rsidR="008A06BE" w:rsidRDefault="008A06BE" w:rsidP="008A06BE">
      <w:pPr>
        <w:pStyle w:val="Heading3"/>
      </w:pPr>
      <w:bookmarkStart w:id="15" w:name="_Toc119920878"/>
      <w:r>
        <w:t>Presentation</w:t>
      </w:r>
      <w:r w:rsidR="002A699C">
        <w:t>, input,</w:t>
      </w:r>
      <w:r>
        <w:t xml:space="preserve"> and logic</w:t>
      </w:r>
      <w:bookmarkEnd w:id="15"/>
    </w:p>
    <w:p w14:paraId="5C2A6307" w14:textId="4DADF0CF" w:rsidR="00F00DF1" w:rsidRDefault="002A699C" w:rsidP="00EB4E4B">
      <w:r>
        <w:t xml:space="preserve">The stage of the game where the players see the board and can move their piece, the gameplay stage, has its functionality distributed over </w:t>
      </w:r>
      <w:r w:rsidR="00EB1A44">
        <w:t>4</w:t>
      </w:r>
      <w:r>
        <w:t xml:space="preserve"> classes: Player, Board</w:t>
      </w:r>
      <w:r w:rsidR="00EB1A44">
        <w:t>,</w:t>
      </w:r>
      <w:r>
        <w:t xml:space="preserve"> KeyShortCuts</w:t>
      </w:r>
      <w:r w:rsidR="00EB1A44">
        <w:t xml:space="preserve"> and Piece</w:t>
      </w:r>
      <w:r>
        <w:t xml:space="preserve">. However, there are not clear divides between the responsibilities of each class. </w:t>
      </w:r>
      <w:r w:rsidR="00EB1A44">
        <w:t xml:space="preserve">The state of the board is access in all these classes as it is public and static. </w:t>
      </w:r>
      <w:r>
        <w:t>Both Player and KeyShortCuts handle input. Game rules are split between player and board. Presentation is purely performed by player. This distribution has no clear pattern and so would be more difficult to maintain.</w:t>
      </w:r>
    </w:p>
    <w:p w14:paraId="25EBB2F3" w14:textId="2D9BE238" w:rsidR="00EB4E4B" w:rsidRDefault="00EB4E4B" w:rsidP="00EB4E4B">
      <w:pPr>
        <w:pStyle w:val="Heading4"/>
      </w:pPr>
      <w:r>
        <w:t>Chess pieces</w:t>
      </w:r>
    </w:p>
    <w:p w14:paraId="50425BEE" w14:textId="605650BD" w:rsidR="00EB4E4B" w:rsidRDefault="00EB4E4B" w:rsidP="00EB4E4B">
      <w:r>
        <w:t xml:space="preserve">Currently, the chess pieces are abstracted via an abstract class in terms of structure. However, they are all instanced within the board class, removing the loose coupling allowed by the abstract class. </w:t>
      </w:r>
      <w:r w:rsidR="007B054B">
        <w:t>The board prevents the pieces from being open to extension as any classes which inherit from them would have to be altered in the board to be used. Therefore, changes would most easily be done with modification, breaking the Open/Closed principal.</w:t>
      </w:r>
    </w:p>
    <w:p w14:paraId="537C2A67" w14:textId="73B442E2" w:rsidR="00EB4E4B" w:rsidRDefault="00866E66" w:rsidP="00EB4E4B">
      <w:pPr>
        <w:pStyle w:val="Heading3"/>
      </w:pPr>
      <w:bookmarkStart w:id="16" w:name="_Toc119920879"/>
      <w:r>
        <w:t>Players</w:t>
      </w:r>
      <w:bookmarkEnd w:id="16"/>
    </w:p>
    <w:p w14:paraId="063A5D37" w14:textId="4AEA8826" w:rsidR="00EB4E4B" w:rsidRDefault="007B054B" w:rsidP="00EB4E4B">
      <w:r>
        <w:t>Player class stores some data and implements both input and game logic. It is a concrete class which assumes only 2 players</w:t>
      </w:r>
      <w:r w:rsidR="0023099A">
        <w:t xml:space="preserve"> and a basic chess rule set for these players.</w:t>
      </w:r>
      <w:r w:rsidR="00CB76C7">
        <w:t xml:space="preserve"> This limits the extendibility of the </w:t>
      </w:r>
      <w:r w:rsidR="00301679">
        <w:t>system. The rules of the game are so hardcoded into the class that it has a reference to the Board class.</w:t>
      </w:r>
    </w:p>
    <w:p w14:paraId="2276093A" w14:textId="47B70D55" w:rsidR="00007F27" w:rsidRDefault="00007F27" w:rsidP="00007F27">
      <w:pPr>
        <w:pStyle w:val="Heading3"/>
      </w:pPr>
      <w:bookmarkStart w:id="17" w:name="_Toc119920880"/>
      <w:r>
        <w:t>Position</w:t>
      </w:r>
      <w:bookmarkEnd w:id="17"/>
    </w:p>
    <w:p w14:paraId="166B9910" w14:textId="0486044E" w:rsidR="00041939" w:rsidRDefault="00007F27" w:rsidP="00041939">
      <w:r>
        <w:t>The position class is a singleton. It needs to be a singleton as it is a helper class for handling game logic. This responsibility is divided between multiple classes so preventing clean inheritance. If the division of responsibilities was more defined, this anti pattern would likely no longer be required.</w:t>
      </w:r>
      <w:r w:rsidR="00041939">
        <w:t xml:space="preserve"> </w:t>
      </w:r>
    </w:p>
    <w:p w14:paraId="245FE274" w14:textId="46141ED6" w:rsidR="008A1872" w:rsidRDefault="008A1872" w:rsidP="008A1872">
      <w:pPr>
        <w:pStyle w:val="Heading2"/>
      </w:pPr>
      <w:bookmarkStart w:id="18" w:name="_Toc119920881"/>
      <w:r>
        <w:t>GUI</w:t>
      </w:r>
      <w:bookmarkEnd w:id="18"/>
    </w:p>
    <w:p w14:paraId="0CEFD029" w14:textId="5B73B75E" w:rsidR="008A1872" w:rsidRPr="008A1872" w:rsidRDefault="008A1872" w:rsidP="008A1872">
      <w:r>
        <w:t xml:space="preserve">The graphical interface is currently managed by classes, such as StartMenu and Board, which get created but never store. It is difficult to track when these classes would be garbage collected. Each of these are created by their predecessor, potentially leaving their predecessors in memory after they are necessary. This is difficult to follow and so harms maintainability </w:t>
      </w:r>
    </w:p>
    <w:p w14:paraId="52626D9B" w14:textId="3F6203EA" w:rsidR="001D09BF" w:rsidRDefault="004838E0" w:rsidP="004838E0">
      <w:pPr>
        <w:pStyle w:val="Heading1"/>
      </w:pPr>
      <w:bookmarkStart w:id="19" w:name="_Toc119920882"/>
      <w:r>
        <w:t>Design rational</w:t>
      </w:r>
      <w:bookmarkEnd w:id="19"/>
    </w:p>
    <w:p w14:paraId="0B4FA3C3" w14:textId="6FCEE70F" w:rsidR="00B4149E" w:rsidRDefault="00301679" w:rsidP="00B4149E">
      <w:pPr>
        <w:pStyle w:val="Heading2"/>
      </w:pPr>
      <w:bookmarkStart w:id="20" w:name="_Toc119920883"/>
      <w:r>
        <w:t>Microservice</w:t>
      </w:r>
      <w:r w:rsidR="00B4149E">
        <w:t xml:space="preserve"> architecture</w:t>
      </w:r>
      <w:bookmarkEnd w:id="20"/>
    </w:p>
    <w:p w14:paraId="6F83216F" w14:textId="68E73436" w:rsidR="001D2E3A" w:rsidRDefault="00BF5EF9" w:rsidP="001D2E3A">
      <w:r>
        <w:t xml:space="preserve">The microservice arcature is when each responsibility is separated into its own separate program. Pacheco emphasises there should clear boundaries between each program with each one being able to be separately deployed. </w:t>
      </w:r>
      <w:r>
        <w:fldChar w:fldCharType="begin"/>
      </w:r>
      <w:r>
        <w:instrText xml:space="preserve"> ADDIN ZOTERO_ITEM CSL_CITATION {"citationID":"Um6HQ9qr","properties":{"formattedCitation":"(Pacheco, 2018)","plainCitation":"(Pacheco, 2018)","noteIndex":0},"citationItems":[{"id":77,"uris":["http://zotero.org/users/local/cnBCFLCN/items/AQCPPNNM"],"itemData":{"id":77,"type":"book","event-place":"Birmingham, UNITED KINGDOM","ISBN":"978-1-78847-120-6","publisher":"Packt Publishing, Limited","publisher-place":"Birmingham, UNITED KINGDOM","source":"ProQuest Ebook Central","title":"Microservice Patterns and Best Practices: Explore Patterns Like CQRS and Event Sourcing to Create Scalable, Maintainable, and Testable Microservices","title-short":"Microservice Patterns and Best Practices","URL":"http://ebookcentral.proquest.com/lib/tralee-ebooks/detail.action?docID=5259455","author":[{"family":"Pacheco","given":"Vinicius Feitosa"}],"accessed":{"date-parts":[["2022",11,11]]},"issued":{"date-parts":[["2018"]]}}}],"schema":"https://github.com/citation-style-language/schema/raw/master/csl-citation.json"} </w:instrText>
      </w:r>
      <w:r>
        <w:fldChar w:fldCharType="separate"/>
      </w:r>
      <w:r w:rsidRPr="00BF5EF9">
        <w:rPr>
          <w:rFonts w:ascii="Calibri" w:hAnsi="Calibri" w:cs="Calibri"/>
        </w:rPr>
        <w:t>(Pacheco, 2018)</w:t>
      </w:r>
      <w:r>
        <w:fldChar w:fldCharType="end"/>
      </w:r>
      <w:r>
        <w:t xml:space="preserve">  No program would require code from another to compile or run, including libraries. </w:t>
      </w:r>
    </w:p>
    <w:p w14:paraId="132D0285" w14:textId="45C37C7C" w:rsidR="009F0261" w:rsidRDefault="00BF5EF9" w:rsidP="009F0261">
      <w:r>
        <w:lastRenderedPageBreak/>
        <w:t xml:space="preserve">This results in the ability to have the system be composed of loosely coupled parts which can be worked on independently. </w:t>
      </w:r>
      <w:r w:rsidR="009F0261">
        <w:t>So, the code base of each component can be loaded and compile independently, speeding up iteration time, and smaller teams can work on each component separately, so there is less communication overhead. Each feature has one responsibility, meaning less complexity. This increases the component’s testability and maintainability. When a component becomes obsolete, weighted down by technical debt, or just outdated, they can be replaced without interrupting the larger system as much as in a monolith.</w:t>
      </w:r>
    </w:p>
    <w:p w14:paraId="7CB8C7FE" w14:textId="040F51FA" w:rsidR="006217F6" w:rsidRDefault="009F0261" w:rsidP="002213DE">
      <w:r>
        <w:t xml:space="preserve">In a microservice system, issues more commonly appear in communication between the components. </w:t>
      </w:r>
      <w:r>
        <w:fldChar w:fldCharType="begin"/>
      </w:r>
      <w:r>
        <w:instrText xml:space="preserve"> ADDIN ZOTERO_ITEM CSL_CITATION {"citationID":"MT3oRgHU","properties":{"formattedCitation":"(Th\\uc0\\u246{}nes, 2015)","plainCitation":"(Thönes, 2015)","noteIndex":0},"citationItems":[{"id":84,"uris":["http://zotero.org/users/local/cnBCFLCN/items/7LAXP77N"],"itemData":{"id":84,"type":"article-journal","abstract":"In this excerpt from Software Engineering Radio, Johannes Thö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container-title":"IEEE Software","DOI":"10.1109/MS.2015.11","ISSN":"1937-4194","issue":"1","note":"event-title: IEEE Software","page":"116-116","source":"IEEE Xplore","title":"Microservices","volume":"32","author":[{"family":"Thönes","given":"Johannes"}],"issued":{"date-parts":[["2015",1]]}}}],"schema":"https://github.com/citation-style-language/schema/raw/master/csl-citation.json"} </w:instrText>
      </w:r>
      <w:r>
        <w:fldChar w:fldCharType="separate"/>
      </w:r>
      <w:r w:rsidRPr="009F0261">
        <w:rPr>
          <w:rFonts w:ascii="Calibri" w:hAnsi="Calibri" w:cs="Calibri"/>
          <w:szCs w:val="24"/>
        </w:rPr>
        <w:t>(Thönes, 2015)</w:t>
      </w:r>
      <w:r>
        <w:fldChar w:fldCharType="end"/>
      </w:r>
      <w:r>
        <w:t xml:space="preserve"> Specialised tooling is required to have stack traces between components and components are not limited in who they can communicate. </w:t>
      </w:r>
      <w:r w:rsidR="002213DE">
        <w:t xml:space="preserve">This can make system level defects more difficult to analysis. Complexity also </w:t>
      </w:r>
      <w:proofErr w:type="spellStart"/>
      <w:r w:rsidR="002213DE">
        <w:t>arised</w:t>
      </w:r>
      <w:proofErr w:type="spellEnd"/>
      <w:r w:rsidR="002213DE">
        <w:t xml:space="preserve"> from the network connecting the components. </w:t>
      </w:r>
      <w:r w:rsidR="002213DE">
        <w:fldChar w:fldCharType="begin"/>
      </w:r>
      <w:r w:rsidR="002213DE">
        <w:instrText xml:space="preserve"> ADDIN ZOTERO_ITEM CSL_CITATION {"citationID":"A9tp6Bd0","properties":{"formattedCitation":"(Richardson, 2022)","plainCitation":"(Richardson, 2022)","noteIndex":0},"citationItems":[{"id":91,"uris":["http://zotero.org/users/local/cnBCFLCN/items/YHVDWB8Y"],"itemData":{"id":91,"type":"webpage","abstract":"The microservice architecture structures an application as a set of loosely coupled, deployable/executable components organized around business capabilities","container-title":"microservices.io","title":"Microservices Pattern: Microservice Architecture pattern","title-short":"Microservices Pattern","URL":"http://microservices.io/patterns/microservices.html","author":[{"family":"Richardson","given":"Chris"}],"accessed":{"date-parts":[["2022",11,11]]}}}],"schema":"https://github.com/citation-style-language/schema/raw/master/csl-citation.json"} </w:instrText>
      </w:r>
      <w:r w:rsidR="002213DE">
        <w:fldChar w:fldCharType="separate"/>
      </w:r>
      <w:r w:rsidR="002213DE" w:rsidRPr="002213DE">
        <w:rPr>
          <w:rFonts w:ascii="Calibri" w:hAnsi="Calibri" w:cs="Calibri"/>
        </w:rPr>
        <w:t>(Richardson, 2022)</w:t>
      </w:r>
      <w:r w:rsidR="002213DE">
        <w:fldChar w:fldCharType="end"/>
      </w:r>
      <w:r w:rsidR="002213DE">
        <w:t xml:space="preserve"> Each component also will be more complex than an equivalent class in a monolith system as they each need all the functionality to communicate with one another in a loosely coupled system. </w:t>
      </w:r>
    </w:p>
    <w:p w14:paraId="06DA83AE" w14:textId="7927B9EC" w:rsidR="004838E0" w:rsidRDefault="004838E0" w:rsidP="004838E0">
      <w:pPr>
        <w:pStyle w:val="Heading2"/>
      </w:pPr>
      <w:bookmarkStart w:id="21" w:name="_Toc119920884"/>
      <w:r>
        <w:t>Adaptor</w:t>
      </w:r>
      <w:bookmarkEnd w:id="21"/>
    </w:p>
    <w:p w14:paraId="2B0233FF" w14:textId="7D43169D" w:rsidR="00FF1384" w:rsidRPr="00322F45" w:rsidRDefault="002213DE" w:rsidP="00771E0C">
      <w:r>
        <w:t>The adaptor pattern is when an interface is provided to a class so that different adaptors can be placed which translate the class to the interface into other formats. This pattern can allow for the class’s calls to be extended without modification allowing open/close principle. Separating different interfaces to different concrete classes reduced the complexity of each implementation.</w:t>
      </w:r>
      <w:r w:rsidR="00771E0C">
        <w:t xml:space="preserve"> However, this does increase the complexity and size of the system as a simple call to a class now requires an interface and a class per context i.e. a class per storage system: oracle database, file, NoSQL database.</w:t>
      </w:r>
      <w:r w:rsidR="00E9789A">
        <w:fldChar w:fldCharType="begin"/>
      </w:r>
      <w:r w:rsidR="00E9789A">
        <w:instrText xml:space="preserve"> ADDIN ZOTERO_ITEM CSL_CITATION {"citationID":"ctN4gT80","properties":{"formattedCitation":"(Refactoring Guru, 2022a)","plainCitation":"(Refactoring Guru, 2022a)","noteIndex":0},"citationItems":[{"id":105,"uris":["http://zotero.org/users/local/cnBCFLCN/items/QGKDVU33"],"itemData":{"id":105,"type":"webpage","abstract":"Refactoring is a controllable process of improving code without creating new functionality. Design Patterns are typical solutions to the commonly occurring problems in software design.","language":"en","title":"Adapter","URL":"https://refactoring.guru/design-patterns/adapter","author":[{"literal":"Refactoring Guru"}],"accessed":{"date-parts":[["2022",11,11]]}}}],"schema":"https://github.com/citation-style-language/schema/raw/master/csl-citation.json"} </w:instrText>
      </w:r>
      <w:r w:rsidR="00E9789A">
        <w:fldChar w:fldCharType="separate"/>
      </w:r>
      <w:r w:rsidR="00E9789A" w:rsidRPr="00E9789A">
        <w:rPr>
          <w:rFonts w:ascii="Calibri" w:hAnsi="Calibri" w:cs="Calibri"/>
        </w:rPr>
        <w:t>(Refactoring Guru, 2022a)</w:t>
      </w:r>
      <w:r w:rsidR="00E9789A">
        <w:fldChar w:fldCharType="end"/>
      </w:r>
    </w:p>
    <w:p w14:paraId="7AFF7908" w14:textId="11C7792D" w:rsidR="00322F45" w:rsidRDefault="00322F45" w:rsidP="00322F45">
      <w:pPr>
        <w:pStyle w:val="Heading2"/>
      </w:pPr>
      <w:bookmarkStart w:id="22" w:name="_Toc119920885"/>
      <w:r>
        <w:t>Bridge</w:t>
      </w:r>
      <w:bookmarkEnd w:id="22"/>
    </w:p>
    <w:p w14:paraId="79D250DF" w14:textId="3F63369F" w:rsidR="001D2E3A" w:rsidRDefault="00771E0C" w:rsidP="001C37BF">
      <w:r>
        <w:t xml:space="preserve">The bridge pattern consists of an abstract class with aggregates an interface. These two classes aim to provide 2 dimensions of expansion. </w:t>
      </w:r>
      <w:r>
        <w:fldChar w:fldCharType="begin"/>
      </w:r>
      <w:r>
        <w:instrText xml:space="preserve"> ADDIN ZOTERO_ITEM CSL_CITATION {"citationID":"QFD1KNUl","properties":{"formattedCitation":"(Refactoring Guru, 2022b)","plainCitation":"(Refactoring Guru, 2022b)","noteIndex":0},"citationItems":[{"id":103,"uris":["http://zotero.org/users/local/cnBCFLCN/items/P9I7L9IY"],"itemData":{"id":103,"type":"webpage","abstract":"Refactoring is a controllable process of improving code without creating new functionality. Design Patterns are typical solutions to the commonly occurring problems in software design.","language":"en","title":"Bridge","URL":"https://refactoring.guru/design-patterns/bridge","author":[{"literal":"Refactoring Guru"}],"accessed":{"date-parts":[["2022",11,11]]}}}],"schema":"https://github.com/citation-style-language/schema/raw/master/csl-citation.json"} </w:instrText>
      </w:r>
      <w:r>
        <w:fldChar w:fldCharType="separate"/>
      </w:r>
      <w:r w:rsidRPr="00771E0C">
        <w:rPr>
          <w:rFonts w:ascii="Calibri" w:hAnsi="Calibri" w:cs="Calibri"/>
        </w:rPr>
        <w:t>(Refactoring Guru, 2022b)</w:t>
      </w:r>
      <w:r>
        <w:fldChar w:fldCharType="end"/>
      </w:r>
      <w:r>
        <w:t xml:space="preserve"> Both the abstract and interface can be changed to extend the functionality without modifying the calling class. Responsibility for functionality can also be divided between the 2 classes, allowing for any combination of functionality while still only producing one class per function. This aims to prevent over reliance on inheritance for composite functionality. </w:t>
      </w:r>
      <w:r>
        <w:fldChar w:fldCharType="begin"/>
      </w:r>
      <w:r>
        <w:instrText xml:space="preserve"> ADDIN ZOTERO_ITEM CSL_CITATION {"citationID":"HXS7AU6l","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771E0C">
        <w:rPr>
          <w:rFonts w:ascii="Calibri" w:hAnsi="Calibri" w:cs="Calibri"/>
        </w:rPr>
        <w:t>(Soshin, 2018)</w:t>
      </w:r>
      <w:r>
        <w:fldChar w:fldCharType="end"/>
      </w:r>
      <w:r>
        <w:t xml:space="preserve"> The functionality can also be modified at runtime by changing the underlying classes.</w:t>
      </w:r>
      <w:r w:rsidR="001C37BF">
        <w:t xml:space="preserve"> However, an abstract class and interface are required for this pattern and a concrete class per functionality, increasing the complexity or the system. </w:t>
      </w:r>
    </w:p>
    <w:p w14:paraId="2E44CD37" w14:textId="1D1C6FAD" w:rsidR="004838E0" w:rsidRDefault="00314767" w:rsidP="004838E0">
      <w:pPr>
        <w:pStyle w:val="Heading2"/>
      </w:pPr>
      <w:bookmarkStart w:id="23" w:name="_Toc119920886"/>
      <w:r>
        <w:t>State</w:t>
      </w:r>
      <w:bookmarkEnd w:id="23"/>
    </w:p>
    <w:p w14:paraId="16C48AA8" w14:textId="0FA218F4" w:rsidR="00336120" w:rsidRDefault="001C37BF" w:rsidP="003176EC">
      <w:r>
        <w:t>A state pattern is when a class which contains both a reference to a state, either interface or abstract class, and an aggregate of states.</w:t>
      </w:r>
      <w:r w:rsidR="003176EC">
        <w:t xml:space="preserve">  The aim of this system is to simplify large chains of conditionals which typically occur in a pattern and change said pattern at set points. These patterns are removed into their own state implementation, simplifying their conditional trees. This pattern does </w:t>
      </w:r>
      <w:r w:rsidR="00336120">
        <w:t>resemble</w:t>
      </w:r>
      <w:r w:rsidR="003176EC">
        <w:t xml:space="preserve"> the strategy pattern, however unlike that pattern, the states are typically hidden from any class beyond the one which contains them and are not controlled by any other class. </w:t>
      </w:r>
      <w:r w:rsidR="003176EC">
        <w:fldChar w:fldCharType="begin"/>
      </w:r>
      <w:r w:rsidR="003176EC">
        <w:instrText xml:space="preserve"> ADDIN ZOTERO_ITEM CSL_CITATION {"citationID":"ANOM8ZRw","properties":{"formattedCitation":"(Soshin, 2018; Freeman and Robson, 2020)","plainCitation":"(Soshin, 2018; Freeman and Robson, 2020)","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rsidR="003176EC">
        <w:fldChar w:fldCharType="separate"/>
      </w:r>
      <w:r w:rsidR="003176EC" w:rsidRPr="003176EC">
        <w:rPr>
          <w:rFonts w:ascii="Calibri" w:hAnsi="Calibri" w:cs="Calibri"/>
        </w:rPr>
        <w:t>(Soshin, 2018; Freeman and Robson, 2020)</w:t>
      </w:r>
      <w:r w:rsidR="003176EC">
        <w:fldChar w:fldCharType="end"/>
      </w:r>
      <w:r w:rsidR="003176EC">
        <w:t xml:space="preserve"> The logic can then be easily extended by adding new states and only modifying the few states which need to be able to transition to them.  The transitions can be decided by the class containing the states or the states themselves.  Whether a state is an interface, or an abstract class depends on how much overlapping logic they contain. </w:t>
      </w:r>
    </w:p>
    <w:p w14:paraId="1983A078" w14:textId="5D073AE0" w:rsidR="001D2E3A" w:rsidRDefault="003176EC" w:rsidP="003176EC">
      <w:r>
        <w:lastRenderedPageBreak/>
        <w:t xml:space="preserve">States can have significant boiler plate code in each one as they may need to be able to transition to other states. </w:t>
      </w:r>
      <w:r>
        <w:fldChar w:fldCharType="begin"/>
      </w:r>
      <w:r w:rsidR="0095175F">
        <w:instrText xml:space="preserve"> ADDIN ZOTERO_ITEM CSL_CITATION {"citationID":"kqJD1h01","properties":{"formattedCitation":"(Refactoring Guru, 2022e)","plainCitation":"(Refactoring Guru, 2022e)","noteIndex":0},"citationItems":[{"id":107,"uris":["http://zotero.org/users/local/cnBCFLCN/items/Y62ULGXI"],"itemData":{"id":107,"type":"webpage","abstract":"Refactoring is a controllable process of improving code without creating new functionality. Design Patterns are typical solutions to the commonly occurring problems in software design.","language":"en","title":"State","URL":"https://refactoring.guru/design-patterns/state","author":[{"literal":"Refactoring Guru"}],"accessed":{"date-parts":[["2022",11,11]]}}}],"schema":"https://github.com/citation-style-language/schema/raw/master/csl-citation.json"} </w:instrText>
      </w:r>
      <w:r>
        <w:fldChar w:fldCharType="separate"/>
      </w:r>
      <w:r w:rsidR="0095175F" w:rsidRPr="0095175F">
        <w:rPr>
          <w:rFonts w:ascii="Calibri" w:hAnsi="Calibri" w:cs="Calibri"/>
        </w:rPr>
        <w:t>(Refactoring Guru, 2022e)</w:t>
      </w:r>
      <w:r>
        <w:fldChar w:fldCharType="end"/>
      </w:r>
      <w:r>
        <w:t xml:space="preserve">. This also </w:t>
      </w:r>
      <w:r w:rsidR="00336120">
        <w:t>increases the complexity of the system as each state requires its own concrete class and a state interface/abstract class is required.</w:t>
      </w:r>
    </w:p>
    <w:p w14:paraId="4B7EE351" w14:textId="0A44CAAA" w:rsidR="001C62A4" w:rsidRDefault="001C62A4" w:rsidP="001C62A4">
      <w:pPr>
        <w:pStyle w:val="Heading2"/>
      </w:pPr>
      <w:bookmarkStart w:id="24" w:name="_Toc119920887"/>
      <w:r>
        <w:t>Simple factory</w:t>
      </w:r>
      <w:bookmarkEnd w:id="24"/>
    </w:p>
    <w:p w14:paraId="55635E02" w14:textId="40B60712" w:rsidR="001679D1" w:rsidRDefault="001679D1" w:rsidP="001679D1">
      <w:r>
        <w:t xml:space="preserve">The simple factory pattern just moves the instantiation process to a separate class. The class is only meant to have the responsibility for creating another class, removing this responsibility from the initial class. Instanced classes typically require additional logic or may be able to be optimised by additional logic. The simple factory can store this logic </w:t>
      </w:r>
      <w:r>
        <w:fldChar w:fldCharType="begin"/>
      </w:r>
      <w:r>
        <w:instrText xml:space="preserve"> ADDIN ZOTERO_ITEM CSL_CITATION {"citationID":"WUXAPbjF","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1679D1">
        <w:rPr>
          <w:rFonts w:ascii="Calibri" w:hAnsi="Calibri" w:cs="Calibri"/>
        </w:rPr>
        <w:t>(Soshin, 2018)</w:t>
      </w:r>
      <w:r>
        <w:fldChar w:fldCharType="end"/>
      </w:r>
      <w:r>
        <w:t xml:space="preserve"> without code duplication. Any future modifications can be done in the factory alone. </w:t>
      </w:r>
      <w:r>
        <w:fldChar w:fldCharType="begin"/>
      </w:r>
      <w:r>
        <w:instrText xml:space="preserve"> ADDIN ZOTERO_ITEM CSL_CITATION {"citationID":"i3zd7btQ","properties":{"formattedCitation":"(Freeman and Robson, 2020)","plainCitation":"(Freeman and Robson, 2020)","noteIndex":0},"citationItems":[{"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fldChar w:fldCharType="separate"/>
      </w:r>
      <w:r w:rsidRPr="001679D1">
        <w:rPr>
          <w:rFonts w:ascii="Calibri" w:hAnsi="Calibri" w:cs="Calibri"/>
        </w:rPr>
        <w:t>(Freeman and Robson, 2020)</w:t>
      </w:r>
      <w:r>
        <w:fldChar w:fldCharType="end"/>
      </w:r>
      <w:r>
        <w:t xml:space="preserve">. The factory also decouples the object produced from the from the classes they are used in. This allows for extensions as the factory can later return super classes of the objects, expanding functionality without modifying the calling class. </w:t>
      </w:r>
      <w:r w:rsidR="00D9378C">
        <w:fldChar w:fldCharType="begin"/>
      </w:r>
      <w:r w:rsidR="0095175F">
        <w:instrText xml:space="preserve"> ADDIN ZOTERO_ITEM CSL_CITATION {"citationID":"dTNJZV6C","properties":{"formattedCitation":"(Refactoring Guru, 2022d)","plainCitation":"(Refactoring Guru, 2022d)","noteIndex":0},"citationItems":[{"id":101,"uris":["http://zotero.org/users/local/cnBCFLCN/items/IZJ5QJA6"],"itemData":{"id":101,"type":"webpage","abstract":"Refactoring is a controllable process of improving code without creating new functionality. Design Patterns are typical solutions to the commonly occurring problems in software design.","language":"en","title":"Factory Method","URL":"https://refactoring.guru/design-patterns/factory-method","author":[{"literal":"Refactoring Guru"}],"accessed":{"date-parts":[["2022",11,11]]}}}],"schema":"https://github.com/citation-style-language/schema/raw/master/csl-citation.json"} </w:instrText>
      </w:r>
      <w:r w:rsidR="00D9378C">
        <w:fldChar w:fldCharType="separate"/>
      </w:r>
      <w:r w:rsidR="0095175F" w:rsidRPr="0095175F">
        <w:rPr>
          <w:rFonts w:ascii="Calibri" w:hAnsi="Calibri" w:cs="Calibri"/>
        </w:rPr>
        <w:t>(Refactoring Guru, 2022d)</w:t>
      </w:r>
      <w:r w:rsidR="00D9378C">
        <w:fldChar w:fldCharType="end"/>
      </w:r>
    </w:p>
    <w:p w14:paraId="69FE128C" w14:textId="4AAB4F21" w:rsidR="00D9378C" w:rsidRDefault="001679D1" w:rsidP="001679D1">
      <w:r>
        <w:t xml:space="preserve">The classes are however coupled to the factory. Expanding the number of objects, the factory creates will increase its complexity. For large, multi-dimensional extensions, </w:t>
      </w:r>
      <w:r w:rsidR="000D6BB4">
        <w:t>other patterns, such as abstract factories or builders, would produce less complexity and code to the system.</w:t>
      </w:r>
    </w:p>
    <w:p w14:paraId="2D0AD668" w14:textId="216D84BD" w:rsidR="00314767" w:rsidRDefault="001C62A4" w:rsidP="00314767">
      <w:pPr>
        <w:pStyle w:val="Heading2"/>
      </w:pPr>
      <w:bookmarkStart w:id="25" w:name="_Toc119920888"/>
      <w:r>
        <w:t>Dynamic</w:t>
      </w:r>
      <w:r w:rsidR="00314767">
        <w:t xml:space="preserve"> factory</w:t>
      </w:r>
      <w:bookmarkEnd w:id="25"/>
    </w:p>
    <w:p w14:paraId="3A3D4A84" w14:textId="46BEF9E7" w:rsidR="001C62A4" w:rsidRDefault="000D6BB4" w:rsidP="000D6BB4">
      <w:r>
        <w:t xml:space="preserve">Dynamic factories were proposed by  León Welicki, Joseph W. Yoder, and Rebecca Wirfs-Brock. </w:t>
      </w:r>
      <w:r>
        <w:fldChar w:fldCharType="begin"/>
      </w:r>
      <w:r>
        <w:instrText xml:space="preserve"> ADDIN ZOTERO_ITEM CSL_CITATION {"citationID":"NkiNV53l","properties":{"formattedCitation":"(Welicki, Yoder and Wirfs-Brock, 2008)","plainCitation":"(Welicki, Yoder and Wirfs-Brock, 2008)","noteIndex":0},"citationItems":[{"id":98,"uris":["http://zotero.org/users/local/cnBCFLCN/items/AGNQIZCI"],"itemData":{"id":98,"type":"paper-conference","abstract":"The DYNAMIC FACTORY pattern describes a factory that can create product instances based on concrete type definitions stored as external metadata. This facilitates adding new products to a system without having to modify code in the factory class.","container-title":"Proceedings of the 15th Conference on Pattern Languages of Programs - PLoP '08","DOI":"10.1145/1753196.1753207","event-place":"Nashville, Tennessee","event-title":"the 15th Conference","ISBN":"978-1-60558-151-4","language":"en","page":"1","publisher":"ACM Press","publisher-place":"Nashville, Tennessee","source":"DOI.org (Crossref)","title":"The dynamic factory pattern","URL":"http://portal.acm.org/citation.cfm?doid=1753196.1753207","author":[{"family":"Welicki","given":"León"},{"family":"Yoder","given":"Joseph W."},{"family":"Wirfs-Brock","given":"Rebecca"}],"accessed":{"date-parts":[["2022",11,11]]},"issued":{"date-parts":[["2008"]]}}}],"schema":"https://github.com/citation-style-language/schema/raw/master/csl-citation.json"} </w:instrText>
      </w:r>
      <w:r>
        <w:fldChar w:fldCharType="separate"/>
      </w:r>
      <w:r w:rsidRPr="000D6BB4">
        <w:rPr>
          <w:rFonts w:ascii="Calibri" w:hAnsi="Calibri" w:cs="Calibri"/>
        </w:rPr>
        <w:t>(Welicki, Yoder and Wirfs-Brock, 2008)</w:t>
      </w:r>
      <w:r>
        <w:fldChar w:fldCharType="end"/>
      </w:r>
      <w:r>
        <w:t xml:space="preserve"> This pattern is like the simple factory, but it relies on external meta data to choose what object is returned from it. Through this reliance on meta data, the objects it returns can be varied without alteration to the code. Depending on the implementation, this may include not requiring a restart. This can speed up iteration time and ease of making changes. These benefits come without modification to the client from a simple factory pattern.</w:t>
      </w:r>
    </w:p>
    <w:p w14:paraId="255B8E5C" w14:textId="3A13B9A3" w:rsidR="00D9378C" w:rsidRDefault="000D6BB4" w:rsidP="000D6BB4">
      <w:r>
        <w:t>The reliance on metadata does create more complexity and makes debugging more difficult as this metadata many are not recorded in traces. This metadata needs to maintain outside the system and is a new vector for defect.</w:t>
      </w:r>
    </w:p>
    <w:p w14:paraId="21C56833" w14:textId="273847DF" w:rsidR="003F6EA6" w:rsidRDefault="003F6EA6" w:rsidP="003F6EA6">
      <w:pPr>
        <w:pStyle w:val="Heading2"/>
      </w:pPr>
      <w:bookmarkStart w:id="26" w:name="_Toc119920889"/>
      <w:r>
        <w:t>Command</w:t>
      </w:r>
      <w:bookmarkEnd w:id="26"/>
    </w:p>
    <w:p w14:paraId="3529F135" w14:textId="61B4307D" w:rsidR="003F6EA6" w:rsidRPr="003F6EA6" w:rsidRDefault="0095175F" w:rsidP="003F6EA6">
      <w:r>
        <w:t xml:space="preserve">The command pattern takes the communication between components and decouples them, coupling to it instead. The caller just constructs the command. Then the command will be sent, routed and received before being handled by another component. </w:t>
      </w:r>
      <w:r>
        <w:fldChar w:fldCharType="begin"/>
      </w:r>
      <w:r>
        <w:instrText xml:space="preserve"> ADDIN ZOTERO_ITEM CSL_CITATION {"citationID":"oVpdXpkt","properties":{"formattedCitation":"(Refactoring Guru, 2022c)","plainCitation":"(Refactoring Guru, 2022c)","noteIndex":0},"citationItems":[{"id":111,"uris":["http://zotero.org/users/local/cnBCFLCN/items/CETPGLFK"],"itemData":{"id":111,"type":"webpage","abstract":"Refactoring is a controllable process of improving code without creating new functionality. Design Patterns are typical solutions to the commonly occurring problems in software design.","language":"en","title":"Command","URL":"https://refactoring.guru/design-patterns/command","author":[{"literal":"Refactoring Guru"}],"accessed":{"date-parts":[["2022",11,17]]}}}],"schema":"https://github.com/citation-style-language/schema/raw/master/csl-citation.json"} </w:instrText>
      </w:r>
      <w:r>
        <w:fldChar w:fldCharType="separate"/>
      </w:r>
      <w:r w:rsidRPr="0095175F">
        <w:rPr>
          <w:rFonts w:ascii="Calibri" w:hAnsi="Calibri" w:cs="Calibri"/>
        </w:rPr>
        <w:t>(Refactoring Guru, 2022c)</w:t>
      </w:r>
      <w:r>
        <w:fldChar w:fldCharType="end"/>
      </w:r>
      <w:r>
        <w:t xml:space="preserve"> This pattern requires more classes as each part, command, sender, and receiver, must be created and maintained. In exchange, the communication between components can be easily altered by either component </w:t>
      </w:r>
      <w:r w:rsidR="0056255D">
        <w:t>or</w:t>
      </w:r>
      <w:r>
        <w:t xml:space="preserve"> the 2 components cannot tightly couple as they never gain </w:t>
      </w:r>
      <w:r w:rsidR="00630B52">
        <w:t xml:space="preserve">direct references to each other. </w:t>
      </w:r>
    </w:p>
    <w:p w14:paraId="54DC9D25" w14:textId="02A695FA" w:rsidR="000D6BB4" w:rsidRDefault="00240347" w:rsidP="000D6BB4">
      <w:pPr>
        <w:pStyle w:val="Heading2"/>
      </w:pPr>
      <w:bookmarkStart w:id="27" w:name="_Toc119920890"/>
      <w:r>
        <w:t>Choice</w:t>
      </w:r>
      <w:r w:rsidR="000D6BB4">
        <w:t xml:space="preserve"> for system</w:t>
      </w:r>
      <w:bookmarkEnd w:id="27"/>
    </w:p>
    <w:p w14:paraId="7AEE5AEB" w14:textId="4AA46F4A" w:rsidR="00240347" w:rsidRDefault="00240347" w:rsidP="00240347">
      <w:r>
        <w:t>The microsystems architecture would enable fixing the poor division of responsibilities between classes as the responsibilities will need to be clearly defined between the components.</w:t>
      </w:r>
      <w:r w:rsidR="00DE137D">
        <w:t xml:space="preserve"> This would improve the maintainability as each function will be able to be modified without effecting other components to the same extent as they are.</w:t>
      </w:r>
      <w:r>
        <w:t xml:space="preserve"> Telemetry systems, such as OpenTelemetry, can be implemented later to minimise the debugging issues</w:t>
      </w:r>
      <w:r w:rsidR="00DE137D">
        <w:t xml:space="preserve">. </w:t>
      </w:r>
    </w:p>
    <w:p w14:paraId="09054F53" w14:textId="2F043378" w:rsidR="00240347" w:rsidRDefault="00240347" w:rsidP="00240347">
      <w:r>
        <w:t xml:space="preserve">The simple factory would help resolve the tight coupling between each piece’s concrete class and the game logic. The dynamic factory benefits of easier modification are nullified as each piece is a class which needs to be compiled. So, the extra complexity of the dynamic factory and the need to maintain metadata are not justified by the benefits. </w:t>
      </w:r>
    </w:p>
    <w:p w14:paraId="4F374CEC" w14:textId="2FF98885" w:rsidR="00A25561" w:rsidRDefault="00A25561" w:rsidP="00240347">
      <w:r>
        <w:lastRenderedPageBreak/>
        <w:t>Bridge or adaptor could be used to enable more looser coupling and extensibility for board extending the functionality in a structured way. Adaptor would be more appropriate as this feature only requires translation form the call to save the board to a way of storing it i.e.</w:t>
      </w:r>
      <w:r w:rsidR="0021398D">
        <w:t>,</w:t>
      </w:r>
      <w:r>
        <w:t xml:space="preserve"> database</w:t>
      </w:r>
      <w:r w:rsidR="0021398D">
        <w:t>, file, or cloud. The bridge’s additional complexity provides multiple dimensions of expansion which is not required here.</w:t>
      </w:r>
    </w:p>
    <w:p w14:paraId="5496EA36" w14:textId="19FBE88D" w:rsidR="00DE137D" w:rsidRDefault="0021398D" w:rsidP="00240347">
      <w:r>
        <w:t>The hard coded player rules could be resolved if players were states. Player rules could be each a different state so new rulesets could be changed. This would enable more players to be added for additional potential game mode, such as 2 players versus 2 players, without having to modify the game logic.</w:t>
      </w:r>
    </w:p>
    <w:p w14:paraId="3BE095C0" w14:textId="77777777" w:rsidR="008A1872" w:rsidRDefault="00040FA2" w:rsidP="00240347">
      <w:r>
        <w:t>Extending the player logic would be going beyond the requirements of this project and require additional complexity to create and maintain. Multiple players would require to be tested. Additionally, the state pattern is not applicable as the player does not change behaviour, the core complexity that the state pattern aims to control.</w:t>
      </w:r>
      <w:r w:rsidR="0056255D">
        <w:t xml:space="preserve"> </w:t>
      </w:r>
    </w:p>
    <w:p w14:paraId="70152CA8" w14:textId="4B67023F" w:rsidR="00040FA2" w:rsidRDefault="0056255D" w:rsidP="00240347">
      <w:r>
        <w:t xml:space="preserve">However, the GUI </w:t>
      </w:r>
      <w:r w:rsidR="008A1872">
        <w:t>could be divided to units with distinct behaviour. Separating each menu out to its own state would allow for the code to be more readable and have clearer what happens to the memory as the states change.</w:t>
      </w:r>
    </w:p>
    <w:p w14:paraId="1B3106B0" w14:textId="43DE0EC7" w:rsidR="00630B52" w:rsidRDefault="00630B52" w:rsidP="00240347">
      <w:r>
        <w:t xml:space="preserve">The command pattern is necessary in this design to support the microservice architecture. This pattern enables the components to have clear boundaries, reinforcing the boundaries, increasing maintainability further. </w:t>
      </w:r>
    </w:p>
    <w:p w14:paraId="77026DE8" w14:textId="3C2E3D07" w:rsidR="00240347" w:rsidRDefault="00DE137D" w:rsidP="00DE137D">
      <w:pPr>
        <w:pStyle w:val="Heading1"/>
      </w:pPr>
      <w:bookmarkStart w:id="28" w:name="_Toc119920891"/>
      <w:r>
        <w:t>Redesign</w:t>
      </w:r>
      <w:bookmarkEnd w:id="28"/>
    </w:p>
    <w:p w14:paraId="3933D0D3" w14:textId="212F466B" w:rsidR="00DE137D" w:rsidRDefault="00FD1BB9" w:rsidP="00FD1BB9">
      <w:pPr>
        <w:pStyle w:val="Heading2"/>
      </w:pPr>
      <w:bookmarkStart w:id="29" w:name="_Toc119920892"/>
      <w:r>
        <w:t>New structure</w:t>
      </w:r>
      <w:bookmarkEnd w:id="29"/>
    </w:p>
    <w:p w14:paraId="2DAD4CBE" w14:textId="053DB078" w:rsidR="005119CB" w:rsidRDefault="00AA7101" w:rsidP="00AA7101">
      <w:pPr>
        <w:pStyle w:val="Caption"/>
      </w:pPr>
      <w:r w:rsidRPr="00AA7101">
        <w:rPr>
          <w:noProof/>
        </w:rPr>
        <w:drawing>
          <wp:inline distT="0" distB="0" distL="0" distR="0" wp14:anchorId="58148ACE" wp14:editId="58CF5188">
            <wp:extent cx="5731510" cy="2409825"/>
            <wp:effectExtent l="0" t="0" r="2540" b="9525"/>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10"/>
                    <a:stretch>
                      <a:fillRect/>
                    </a:stretch>
                  </pic:blipFill>
                  <pic:spPr>
                    <a:xfrm>
                      <a:off x="0" y="0"/>
                      <a:ext cx="5731510" cy="2409825"/>
                    </a:xfrm>
                    <a:prstGeom prst="rect">
                      <a:avLst/>
                    </a:prstGeom>
                  </pic:spPr>
                </pic:pic>
              </a:graphicData>
            </a:graphic>
          </wp:inline>
        </w:drawing>
      </w:r>
      <w:r>
        <w:t xml:space="preserve">Figure </w:t>
      </w:r>
      <w:fldSimple w:instr=" SEQ Figure \* ARABIC ">
        <w:r w:rsidR="00BA05A4">
          <w:rPr>
            <w:noProof/>
          </w:rPr>
          <w:t>7</w:t>
        </w:r>
      </w:fldSimple>
      <w:r>
        <w:t xml:space="preserve"> – Messages exchanged between services</w:t>
      </w:r>
    </w:p>
    <w:p w14:paraId="032823AD" w14:textId="2C1140DA" w:rsidR="00103578" w:rsidRDefault="00E64A48" w:rsidP="00103578">
      <w:pPr>
        <w:pStyle w:val="Caption"/>
      </w:pPr>
      <w:r w:rsidRPr="00E64A48">
        <w:rPr>
          <w:noProof/>
        </w:rPr>
        <w:lastRenderedPageBreak/>
        <w:drawing>
          <wp:inline distT="0" distB="0" distL="0" distR="0" wp14:anchorId="12CF2973" wp14:editId="4864571E">
            <wp:extent cx="5731510" cy="1965960"/>
            <wp:effectExtent l="0" t="0" r="2540" b="0"/>
            <wp:docPr id="46" name="Picture 4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video game&#10;&#10;Description automatically generated"/>
                    <pic:cNvPicPr/>
                  </pic:nvPicPr>
                  <pic:blipFill>
                    <a:blip r:embed="rId11"/>
                    <a:stretch>
                      <a:fillRect/>
                    </a:stretch>
                  </pic:blipFill>
                  <pic:spPr>
                    <a:xfrm>
                      <a:off x="0" y="0"/>
                      <a:ext cx="5731510" cy="1965960"/>
                    </a:xfrm>
                    <a:prstGeom prst="rect">
                      <a:avLst/>
                    </a:prstGeom>
                  </pic:spPr>
                </pic:pic>
              </a:graphicData>
            </a:graphic>
          </wp:inline>
        </w:drawing>
      </w:r>
      <w:r>
        <w:t xml:space="preserve">Figure </w:t>
      </w:r>
      <w:fldSimple w:instr=" SEQ Figure \* ARABIC ">
        <w:r w:rsidR="00BA05A4">
          <w:rPr>
            <w:noProof/>
          </w:rPr>
          <w:t>8</w:t>
        </w:r>
      </w:fldSimple>
      <w:r>
        <w:t xml:space="preserve"> – Class diagram of messaging system for the </w:t>
      </w:r>
      <w:r w:rsidR="00AA7101">
        <w:t>microservices</w:t>
      </w:r>
      <w:r>
        <w:t>.</w:t>
      </w:r>
    </w:p>
    <w:tbl>
      <w:tblPr>
        <w:tblStyle w:val="TableGrid"/>
        <w:tblW w:w="0" w:type="auto"/>
        <w:tblLook w:val="04A0" w:firstRow="1" w:lastRow="0" w:firstColumn="1" w:lastColumn="0" w:noHBand="0" w:noVBand="1"/>
      </w:tblPr>
      <w:tblGrid>
        <w:gridCol w:w="4508"/>
        <w:gridCol w:w="4508"/>
      </w:tblGrid>
      <w:tr w:rsidR="00153E13" w14:paraId="1ACAD21E" w14:textId="77777777" w:rsidTr="00153E13">
        <w:tc>
          <w:tcPr>
            <w:tcW w:w="4508" w:type="dxa"/>
          </w:tcPr>
          <w:p w14:paraId="78FC2D16" w14:textId="06DCD96A" w:rsidR="00153E13" w:rsidRDefault="00153E13" w:rsidP="002C6508">
            <w:pPr>
              <w:pStyle w:val="Heading2"/>
              <w:outlineLvl w:val="1"/>
            </w:pPr>
            <w:bookmarkStart w:id="30" w:name="_Toc119920893"/>
            <w:r>
              <w:t>Component</w:t>
            </w:r>
            <w:bookmarkEnd w:id="30"/>
          </w:p>
        </w:tc>
        <w:tc>
          <w:tcPr>
            <w:tcW w:w="4508" w:type="dxa"/>
          </w:tcPr>
          <w:p w14:paraId="7D5AADCF" w14:textId="18CC43EA" w:rsidR="00153E13" w:rsidRDefault="00153E13" w:rsidP="002C6508">
            <w:pPr>
              <w:pStyle w:val="Heading2"/>
              <w:outlineLvl w:val="1"/>
            </w:pPr>
            <w:bookmarkStart w:id="31" w:name="_Toc119920894"/>
            <w:r>
              <w:t>Port num.</w:t>
            </w:r>
            <w:bookmarkEnd w:id="31"/>
          </w:p>
        </w:tc>
      </w:tr>
      <w:tr w:rsidR="00153E13" w14:paraId="4E2C1466" w14:textId="77777777" w:rsidTr="00153E13">
        <w:tc>
          <w:tcPr>
            <w:tcW w:w="4508" w:type="dxa"/>
          </w:tcPr>
          <w:p w14:paraId="71EB7C5F" w14:textId="6E258459" w:rsidR="00153E13" w:rsidRDefault="001F3A8A" w:rsidP="00030247">
            <w:r>
              <w:t>Frontend</w:t>
            </w:r>
          </w:p>
        </w:tc>
        <w:tc>
          <w:tcPr>
            <w:tcW w:w="4508" w:type="dxa"/>
          </w:tcPr>
          <w:p w14:paraId="720F408B" w14:textId="3581480F" w:rsidR="00153E13" w:rsidRDefault="00153E13" w:rsidP="00030247">
            <w:r w:rsidRPr="00153E13">
              <w:t>65535</w:t>
            </w:r>
          </w:p>
        </w:tc>
      </w:tr>
      <w:tr w:rsidR="00153E13" w14:paraId="21D3A42E" w14:textId="77777777" w:rsidTr="00153E13">
        <w:tc>
          <w:tcPr>
            <w:tcW w:w="4508" w:type="dxa"/>
          </w:tcPr>
          <w:p w14:paraId="0C17694B" w14:textId="18531D51" w:rsidR="00153E13" w:rsidRDefault="001F3A8A" w:rsidP="00030247">
            <w:r>
              <w:t>Backend</w:t>
            </w:r>
            <w:r w:rsidR="00801F40">
              <w:t xml:space="preserve"> </w:t>
            </w:r>
          </w:p>
        </w:tc>
        <w:tc>
          <w:tcPr>
            <w:tcW w:w="4508" w:type="dxa"/>
          </w:tcPr>
          <w:p w14:paraId="792F2CB9" w14:textId="1357CB8F" w:rsidR="00153E13" w:rsidRDefault="00153E13" w:rsidP="00030247">
            <w:r>
              <w:t>65534</w:t>
            </w:r>
          </w:p>
        </w:tc>
      </w:tr>
      <w:tr w:rsidR="00153E13" w14:paraId="4E4B29E8" w14:textId="77777777" w:rsidTr="00153E13">
        <w:tc>
          <w:tcPr>
            <w:tcW w:w="4508" w:type="dxa"/>
          </w:tcPr>
          <w:p w14:paraId="4F4E2CA3" w14:textId="75DD7F1F" w:rsidR="00153E13" w:rsidRDefault="001F3A8A" w:rsidP="00030247">
            <w:r>
              <w:t>Data Access</w:t>
            </w:r>
          </w:p>
        </w:tc>
        <w:tc>
          <w:tcPr>
            <w:tcW w:w="4508" w:type="dxa"/>
          </w:tcPr>
          <w:p w14:paraId="05133E56" w14:textId="6D515F38" w:rsidR="00153E13" w:rsidRDefault="00153E13" w:rsidP="00030247">
            <w:r>
              <w:t>65533</w:t>
            </w:r>
          </w:p>
        </w:tc>
      </w:tr>
    </w:tbl>
    <w:p w14:paraId="49858C69" w14:textId="39BE4535" w:rsidR="008E40B0" w:rsidRDefault="00030247" w:rsidP="008E40B0">
      <w:pPr>
        <w:pStyle w:val="Caption"/>
      </w:pPr>
      <w:r>
        <w:t xml:space="preserve">Table </w:t>
      </w:r>
      <w:fldSimple w:instr=" SEQ Table \* ARABIC ">
        <w:r>
          <w:rPr>
            <w:noProof/>
          </w:rPr>
          <w:t>1</w:t>
        </w:r>
      </w:fldSimple>
      <w:r>
        <w:t xml:space="preserve"> – Port numbers of each component</w:t>
      </w:r>
    </w:p>
    <w:p w14:paraId="5371E203" w14:textId="17D3C342" w:rsidR="00AA7101" w:rsidRDefault="00AA7101" w:rsidP="00AA7101">
      <w:r>
        <w:t>The functionality has now been divided over 3 components: Data Access, backend, and frontend. They are loosely coupled via the command pattern, only exchanging commands which are handled by services. Each service could be changed with a different service, allowing for easier replacement and maintenance. Each component sends messages out via client objects. These can too be switched out to target a different network, such as the internet to make it a true microservice product.</w:t>
      </w:r>
    </w:p>
    <w:p w14:paraId="31F684EF" w14:textId="652573C4" w:rsidR="00A723A6" w:rsidRPr="00AA7101" w:rsidRDefault="00A723A6" w:rsidP="00AA7101">
      <w:r>
        <w:t>Going from the tightly coupled app to it required more than just moving logic. The flow of logic had to change as calls in 1 function were separated into different methods. Changing from the heavy use</w:t>
      </w:r>
      <w:r>
        <w:t xml:space="preserve"> of static properties, leaking classes into each other, meant the logic had to be fundamentally altered to decouple them. The piece class had to have its methods altered to take in a reference to the board it used to move. This heavy alteration created many more bugs, which themselves were difficult to debug as they could be a defect in many classes; network, receiver, sender, or even one of the component classes.</w:t>
      </w:r>
      <w:r w:rsidR="008E7E2A">
        <w:t xml:space="preserve"> True microservices were not achieved as the frontend and backend components rely on the piece package.</w:t>
      </w:r>
    </w:p>
    <w:p w14:paraId="7DDC34B5" w14:textId="23687C2D" w:rsidR="00030247" w:rsidRDefault="00030247" w:rsidP="008E40B0">
      <w:pPr>
        <w:pStyle w:val="Heading2"/>
      </w:pPr>
      <w:bookmarkStart w:id="32" w:name="_Toc119920895"/>
      <w:r>
        <w:lastRenderedPageBreak/>
        <w:t>Adaptor</w:t>
      </w:r>
      <w:bookmarkEnd w:id="32"/>
    </w:p>
    <w:p w14:paraId="1E6B0FA7" w14:textId="73F59A4F" w:rsidR="00030247" w:rsidRDefault="00AA7101" w:rsidP="00030247">
      <w:r w:rsidRPr="00AA7101">
        <w:rPr>
          <w:noProof/>
        </w:rPr>
        <w:drawing>
          <wp:inline distT="0" distB="0" distL="0" distR="0" wp14:anchorId="302DCE99" wp14:editId="14F68489">
            <wp:extent cx="5731510" cy="4517390"/>
            <wp:effectExtent l="0" t="0" r="2540" b="0"/>
            <wp:docPr id="48" name="Picture 4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diagram&#10;&#10;Description automatically generated"/>
                    <pic:cNvPicPr/>
                  </pic:nvPicPr>
                  <pic:blipFill>
                    <a:blip r:embed="rId12"/>
                    <a:stretch>
                      <a:fillRect/>
                    </a:stretch>
                  </pic:blipFill>
                  <pic:spPr>
                    <a:xfrm>
                      <a:off x="0" y="0"/>
                      <a:ext cx="5731510" cy="4517390"/>
                    </a:xfrm>
                    <a:prstGeom prst="rect">
                      <a:avLst/>
                    </a:prstGeom>
                  </pic:spPr>
                </pic:pic>
              </a:graphicData>
            </a:graphic>
          </wp:inline>
        </w:drawing>
      </w:r>
    </w:p>
    <w:p w14:paraId="1CCD2995" w14:textId="091A2745" w:rsidR="00030247" w:rsidRDefault="00030247" w:rsidP="00030247">
      <w:pPr>
        <w:pStyle w:val="Caption"/>
      </w:pPr>
      <w:r>
        <w:t xml:space="preserve">Figure </w:t>
      </w:r>
      <w:fldSimple w:instr=" SEQ Figure \* ARABIC ">
        <w:r w:rsidR="00BA05A4">
          <w:rPr>
            <w:noProof/>
          </w:rPr>
          <w:t>9</w:t>
        </w:r>
      </w:fldSimple>
      <w:r>
        <w:t xml:space="preserve"> – Class diagram of Board Manager component. </w:t>
      </w:r>
    </w:p>
    <w:p w14:paraId="3773FACB" w14:textId="6109BF6F" w:rsidR="00030247" w:rsidRDefault="00030247" w:rsidP="00030247">
      <w:r>
        <w:t>The board manager microservice now contains any board saver. These each can adapt the save and load calls to other interfaces. Board Saver File changes these calls to calls to save the board as a file under the name specified.</w:t>
      </w:r>
    </w:p>
    <w:p w14:paraId="4E01E60E" w14:textId="5AD4B708" w:rsidR="00537BC1" w:rsidRDefault="00537BC1" w:rsidP="00030247">
      <w:r>
        <w:t>This pattern’s simplicity and reuse of interfaces means it is easier than others to implement while providing its benefits.</w:t>
      </w:r>
    </w:p>
    <w:p w14:paraId="485EE3D2" w14:textId="77777777" w:rsidR="00801F40" w:rsidRDefault="00801F40" w:rsidP="00801F40">
      <w:pPr>
        <w:pStyle w:val="HTMLPreformatted"/>
        <w:shd w:val="clear" w:color="auto" w:fill="2B2B2B"/>
        <w:rPr>
          <w:color w:val="A9B7C6"/>
        </w:rPr>
      </w:pPr>
      <w:r>
        <w:rPr>
          <w:color w:val="BBB529"/>
        </w:rPr>
        <w:t>@Override</w:t>
      </w:r>
      <w:r>
        <w:rPr>
          <w:color w:val="BBB529"/>
        </w:rPr>
        <w:br/>
      </w:r>
      <w:r>
        <w:rPr>
          <w:color w:val="CC7832"/>
        </w:rPr>
        <w:t xml:space="preserve">public void </w:t>
      </w:r>
      <w:r>
        <w:rPr>
          <w:color w:val="FFC66D"/>
        </w:rPr>
        <w:t>save</w:t>
      </w:r>
      <w:r>
        <w:rPr>
          <w:color w:val="A9B7C6"/>
        </w:rPr>
        <w:t xml:space="preserve">(String </w:t>
      </w:r>
      <w:proofErr w:type="spellStart"/>
      <w:r>
        <w:rPr>
          <w:color w:val="A9B7C6"/>
        </w:rPr>
        <w:t>boardName</w:t>
      </w:r>
      <w:proofErr w:type="spellEnd"/>
      <w:r>
        <w:rPr>
          <w:color w:val="CC7832"/>
        </w:rPr>
        <w:t xml:space="preserve">, </w:t>
      </w:r>
      <w:r>
        <w:rPr>
          <w:color w:val="A9B7C6"/>
        </w:rPr>
        <w:t xml:space="preserve">Object board) </w:t>
      </w:r>
      <w:r>
        <w:rPr>
          <w:color w:val="CC7832"/>
        </w:rPr>
        <w:t xml:space="preserve">throws </w:t>
      </w:r>
      <w:proofErr w:type="spellStart"/>
      <w:r>
        <w:rPr>
          <w:color w:val="A9B7C6"/>
        </w:rPr>
        <w:t>IOException</w:t>
      </w:r>
      <w:proofErr w:type="spellEnd"/>
      <w:r>
        <w:rPr>
          <w:color w:val="A9B7C6"/>
        </w:rPr>
        <w:t>{</w:t>
      </w:r>
      <w:r>
        <w:rPr>
          <w:color w:val="A9B7C6"/>
        </w:rPr>
        <w:br/>
        <w:t xml:space="preserve">    </w:t>
      </w:r>
      <w:proofErr w:type="spellStart"/>
      <w:r>
        <w:rPr>
          <w:color w:val="A9B7C6"/>
        </w:rPr>
        <w:t>FileOutputStream</w:t>
      </w:r>
      <w:proofErr w:type="spellEnd"/>
      <w:r>
        <w:rPr>
          <w:color w:val="A9B7C6"/>
        </w:rPr>
        <w:t xml:space="preserve"> </w:t>
      </w:r>
      <w:proofErr w:type="spellStart"/>
      <w:r>
        <w:rPr>
          <w:color w:val="A9B7C6"/>
        </w:rPr>
        <w:t>outputStream</w:t>
      </w:r>
      <w:proofErr w:type="spellEnd"/>
      <w:r>
        <w:rPr>
          <w:color w:val="A9B7C6"/>
        </w:rPr>
        <w:t xml:space="preserve"> = </w:t>
      </w:r>
      <w:r>
        <w:rPr>
          <w:color w:val="CC7832"/>
        </w:rPr>
        <w:t xml:space="preserve">new </w:t>
      </w:r>
      <w:proofErr w:type="spellStart"/>
      <w:r>
        <w:rPr>
          <w:color w:val="A9B7C6"/>
        </w:rPr>
        <w:t>FileOutputStream</w:t>
      </w:r>
      <w:proofErr w:type="spellEnd"/>
      <w:r>
        <w:rPr>
          <w:color w:val="A9B7C6"/>
        </w:rPr>
        <w:t>(</w:t>
      </w:r>
      <w:proofErr w:type="spellStart"/>
      <w:r>
        <w:rPr>
          <w:color w:val="A9B7C6"/>
        </w:rPr>
        <w:t>boardName</w:t>
      </w:r>
      <w:proofErr w:type="spellEnd"/>
      <w:r>
        <w:rPr>
          <w:color w:val="A9B7C6"/>
        </w:rPr>
        <w:t xml:space="preserve"> + </w:t>
      </w:r>
      <w:r>
        <w:rPr>
          <w:color w:val="9876AA"/>
        </w:rPr>
        <w:t>EXTENSION</w:t>
      </w:r>
      <w:r>
        <w:rPr>
          <w:color w:val="A9B7C6"/>
        </w:rPr>
        <w:t>)</w:t>
      </w:r>
      <w:r>
        <w:rPr>
          <w:color w:val="CC7832"/>
        </w:rPr>
        <w:t>;</w:t>
      </w:r>
      <w:r>
        <w:rPr>
          <w:color w:val="CC7832"/>
        </w:rPr>
        <w:br/>
        <w:t xml:space="preserve">    </w:t>
      </w:r>
      <w:proofErr w:type="spellStart"/>
      <w:r>
        <w:rPr>
          <w:color w:val="A9B7C6"/>
        </w:rPr>
        <w:t>ObjectOutputStream</w:t>
      </w:r>
      <w:proofErr w:type="spellEnd"/>
      <w:r>
        <w:rPr>
          <w:color w:val="A9B7C6"/>
        </w:rPr>
        <w:t xml:space="preserve"> out = </w:t>
      </w:r>
      <w:r>
        <w:rPr>
          <w:color w:val="CC7832"/>
        </w:rPr>
        <w:t xml:space="preserve">new </w:t>
      </w:r>
      <w:proofErr w:type="spellStart"/>
      <w:r>
        <w:rPr>
          <w:color w:val="A9B7C6"/>
        </w:rPr>
        <w:t>ObjectOutputStream</w:t>
      </w:r>
      <w:proofErr w:type="spellEnd"/>
      <w:r>
        <w:rPr>
          <w:color w:val="A9B7C6"/>
        </w:rPr>
        <w:t>(</w:t>
      </w:r>
      <w:proofErr w:type="spellStart"/>
      <w:r>
        <w:rPr>
          <w:color w:val="A9B7C6"/>
        </w:rPr>
        <w:t>outputStream</w:t>
      </w:r>
      <w:proofErr w:type="spellEnd"/>
      <w:r>
        <w:rPr>
          <w:color w:val="A9B7C6"/>
        </w:rPr>
        <w:t>)</w:t>
      </w:r>
      <w:r>
        <w:rPr>
          <w:color w:val="CC7832"/>
        </w:rPr>
        <w:t>;</w:t>
      </w:r>
      <w:r>
        <w:rPr>
          <w:color w:val="CC7832"/>
        </w:rPr>
        <w:br/>
        <w:t xml:space="preserve">    </w:t>
      </w:r>
      <w:proofErr w:type="spellStart"/>
      <w:r>
        <w:rPr>
          <w:color w:val="A9B7C6"/>
        </w:rPr>
        <w:t>out.writeObject</w:t>
      </w:r>
      <w:proofErr w:type="spellEnd"/>
      <w:r>
        <w:rPr>
          <w:color w:val="A9B7C6"/>
        </w:rPr>
        <w:t>(board)</w:t>
      </w:r>
      <w:r>
        <w:rPr>
          <w:color w:val="CC7832"/>
        </w:rPr>
        <w:t>;</w:t>
      </w:r>
      <w:r>
        <w:rPr>
          <w:color w:val="CC7832"/>
        </w:rPr>
        <w:br/>
        <w:t xml:space="preserve">    </w:t>
      </w:r>
      <w:proofErr w:type="spellStart"/>
      <w:r>
        <w:rPr>
          <w:color w:val="A9B7C6"/>
        </w:rPr>
        <w:t>out.close</w:t>
      </w:r>
      <w:proofErr w:type="spellEnd"/>
      <w:r>
        <w:rPr>
          <w:color w:val="A9B7C6"/>
        </w:rPr>
        <w:t>()</w:t>
      </w:r>
      <w:r>
        <w:rPr>
          <w:color w:val="CC7832"/>
        </w:rPr>
        <w:t>;</w:t>
      </w:r>
      <w:r>
        <w:rPr>
          <w:color w:val="CC7832"/>
        </w:rPr>
        <w:br/>
      </w:r>
      <w:r>
        <w:rPr>
          <w:color w:val="A9B7C6"/>
        </w:rPr>
        <w:t>}</w:t>
      </w:r>
      <w:r>
        <w:rPr>
          <w:color w:val="A9B7C6"/>
        </w:rPr>
        <w:br/>
      </w:r>
      <w:r>
        <w:rPr>
          <w:color w:val="BBB529"/>
        </w:rPr>
        <w:t>@Override</w:t>
      </w:r>
      <w:r>
        <w:rPr>
          <w:color w:val="BBB529"/>
        </w:rPr>
        <w:br/>
      </w:r>
      <w:r>
        <w:rPr>
          <w:color w:val="CC7832"/>
        </w:rPr>
        <w:t xml:space="preserve">public </w:t>
      </w:r>
      <w:r>
        <w:rPr>
          <w:color w:val="A9B7C6"/>
        </w:rPr>
        <w:t xml:space="preserve">Object </w:t>
      </w:r>
      <w:r>
        <w:rPr>
          <w:color w:val="FFC66D"/>
        </w:rPr>
        <w:t>load</w:t>
      </w:r>
      <w:r>
        <w:rPr>
          <w:color w:val="A9B7C6"/>
        </w:rPr>
        <w:t xml:space="preserve">(String </w:t>
      </w:r>
      <w:proofErr w:type="spellStart"/>
      <w:r>
        <w:rPr>
          <w:color w:val="A9B7C6"/>
        </w:rPr>
        <w:t>boardName</w:t>
      </w:r>
      <w:proofErr w:type="spellEnd"/>
      <w:r>
        <w:rPr>
          <w:color w:val="A9B7C6"/>
        </w:rPr>
        <w:t xml:space="preserve">) </w:t>
      </w:r>
      <w:r>
        <w:rPr>
          <w:color w:val="CC7832"/>
        </w:rPr>
        <w:t xml:space="preserve">throws </w:t>
      </w:r>
      <w:proofErr w:type="spellStart"/>
      <w:r>
        <w:rPr>
          <w:color w:val="A9B7C6"/>
        </w:rPr>
        <w:t>IOException</w:t>
      </w:r>
      <w:proofErr w:type="spellEnd"/>
      <w:r>
        <w:rPr>
          <w:color w:val="CC7832"/>
        </w:rPr>
        <w:t xml:space="preserve">, </w:t>
      </w:r>
      <w:proofErr w:type="spellStart"/>
      <w:r>
        <w:rPr>
          <w:color w:val="A9B7C6"/>
        </w:rPr>
        <w:t>ClassNotFoundException</w:t>
      </w:r>
      <w:proofErr w:type="spellEnd"/>
      <w:r>
        <w:rPr>
          <w:color w:val="A9B7C6"/>
        </w:rPr>
        <w:t xml:space="preserve"> {</w:t>
      </w:r>
      <w:r>
        <w:rPr>
          <w:color w:val="A9B7C6"/>
        </w:rPr>
        <w:br/>
        <w:t xml:space="preserve">    File </w:t>
      </w:r>
      <w:proofErr w:type="spellStart"/>
      <w:r>
        <w:rPr>
          <w:color w:val="A9B7C6"/>
        </w:rPr>
        <w:t>file</w:t>
      </w:r>
      <w:proofErr w:type="spellEnd"/>
      <w:r>
        <w:rPr>
          <w:color w:val="A9B7C6"/>
        </w:rPr>
        <w:t xml:space="preserve"> = </w:t>
      </w:r>
      <w:r>
        <w:rPr>
          <w:color w:val="CC7832"/>
        </w:rPr>
        <w:t xml:space="preserve">new </w:t>
      </w:r>
      <w:r>
        <w:rPr>
          <w:color w:val="A9B7C6"/>
        </w:rPr>
        <w:t>File(</w:t>
      </w:r>
      <w:proofErr w:type="spellStart"/>
      <w:r>
        <w:rPr>
          <w:color w:val="A9B7C6"/>
        </w:rPr>
        <w:t>boardName</w:t>
      </w:r>
      <w:proofErr w:type="spellEnd"/>
      <w:r>
        <w:rPr>
          <w:color w:val="A9B7C6"/>
        </w:rPr>
        <w:t xml:space="preserve"> + </w:t>
      </w:r>
      <w:r>
        <w:rPr>
          <w:color w:val="9876AA"/>
        </w:rPr>
        <w:t>EXTENSION</w:t>
      </w:r>
      <w:r>
        <w:rPr>
          <w:color w:val="A9B7C6"/>
        </w:rPr>
        <w:t>)</w:t>
      </w:r>
      <w:r>
        <w:rPr>
          <w:color w:val="CC7832"/>
        </w:rPr>
        <w:t>;</w:t>
      </w:r>
      <w:r>
        <w:rPr>
          <w:color w:val="CC7832"/>
        </w:rPr>
        <w:br/>
        <w:t xml:space="preserve">    </w:t>
      </w:r>
      <w:proofErr w:type="spellStart"/>
      <w:r>
        <w:rPr>
          <w:color w:val="A9B7C6"/>
        </w:rPr>
        <w:t>FileInputStream</w:t>
      </w:r>
      <w:proofErr w:type="spellEnd"/>
      <w:r>
        <w:rPr>
          <w:color w:val="A9B7C6"/>
        </w:rPr>
        <w:t xml:space="preserve"> </w:t>
      </w:r>
      <w:proofErr w:type="spellStart"/>
      <w:r>
        <w:rPr>
          <w:color w:val="A9B7C6"/>
        </w:rPr>
        <w:t>inputStream</w:t>
      </w:r>
      <w:proofErr w:type="spellEnd"/>
      <w:r>
        <w:rPr>
          <w:color w:val="A9B7C6"/>
        </w:rPr>
        <w:t xml:space="preserve"> = </w:t>
      </w:r>
      <w:r>
        <w:rPr>
          <w:color w:val="CC7832"/>
        </w:rPr>
        <w:t xml:space="preserve">new </w:t>
      </w:r>
      <w:proofErr w:type="spellStart"/>
      <w:r>
        <w:rPr>
          <w:color w:val="A9B7C6"/>
        </w:rPr>
        <w:t>FileInputStream</w:t>
      </w:r>
      <w:proofErr w:type="spellEnd"/>
      <w:r>
        <w:rPr>
          <w:color w:val="A9B7C6"/>
        </w:rPr>
        <w:t>(file)</w:t>
      </w:r>
      <w:r>
        <w:rPr>
          <w:color w:val="CC7832"/>
        </w:rPr>
        <w:t>;</w:t>
      </w:r>
      <w:r>
        <w:rPr>
          <w:color w:val="CC7832"/>
        </w:rPr>
        <w:br/>
        <w:t xml:space="preserve">    </w:t>
      </w:r>
      <w:proofErr w:type="spellStart"/>
      <w:r>
        <w:rPr>
          <w:color w:val="A9B7C6"/>
        </w:rPr>
        <w:t>ObjectInputStream</w:t>
      </w:r>
      <w:proofErr w:type="spellEnd"/>
      <w:r>
        <w:rPr>
          <w:color w:val="A9B7C6"/>
        </w:rPr>
        <w:t xml:space="preserve"> out = </w:t>
      </w:r>
      <w:r>
        <w:rPr>
          <w:color w:val="CC7832"/>
        </w:rPr>
        <w:t xml:space="preserve">new </w:t>
      </w:r>
      <w:proofErr w:type="spellStart"/>
      <w:r>
        <w:rPr>
          <w:color w:val="A9B7C6"/>
        </w:rPr>
        <w:t>ObjectInputStream</w:t>
      </w:r>
      <w:proofErr w:type="spellEnd"/>
      <w:r>
        <w:rPr>
          <w:color w:val="A9B7C6"/>
        </w:rPr>
        <w:t>(</w:t>
      </w:r>
      <w:proofErr w:type="spellStart"/>
      <w:r>
        <w:rPr>
          <w:color w:val="A9B7C6"/>
        </w:rPr>
        <w:t>inputStream</w:t>
      </w:r>
      <w:proofErr w:type="spellEnd"/>
      <w:r>
        <w:rPr>
          <w:color w:val="A9B7C6"/>
        </w:rPr>
        <w:t>)</w:t>
      </w:r>
      <w:r>
        <w:rPr>
          <w:color w:val="CC7832"/>
        </w:rPr>
        <w:t>;</w:t>
      </w:r>
      <w:r>
        <w:rPr>
          <w:color w:val="CC7832"/>
        </w:rPr>
        <w:br/>
        <w:t xml:space="preserve">    return </w:t>
      </w:r>
      <w:proofErr w:type="spellStart"/>
      <w:r>
        <w:rPr>
          <w:color w:val="A9B7C6"/>
        </w:rPr>
        <w:t>out.readObject</w:t>
      </w:r>
      <w:proofErr w:type="spellEnd"/>
      <w:r>
        <w:rPr>
          <w:color w:val="A9B7C6"/>
        </w:rPr>
        <w:t>()</w:t>
      </w:r>
      <w:r>
        <w:rPr>
          <w:color w:val="CC7832"/>
        </w:rPr>
        <w:t>;</w:t>
      </w:r>
      <w:r>
        <w:rPr>
          <w:color w:val="CC7832"/>
        </w:rPr>
        <w:br/>
      </w:r>
      <w:r>
        <w:rPr>
          <w:color w:val="A9B7C6"/>
        </w:rPr>
        <w:t>}</w:t>
      </w:r>
    </w:p>
    <w:p w14:paraId="724C06E3" w14:textId="0EA33956" w:rsidR="00030247" w:rsidRDefault="00030247" w:rsidP="00030247">
      <w:pPr>
        <w:pStyle w:val="Caption"/>
      </w:pPr>
      <w:r>
        <w:t xml:space="preserve">Code </w:t>
      </w:r>
      <w:fldSimple w:instr=" SEQ Code \* ARABIC ">
        <w:r w:rsidR="009912CB">
          <w:rPr>
            <w:noProof/>
          </w:rPr>
          <w:t>1</w:t>
        </w:r>
      </w:fldSimple>
      <w:r>
        <w:t xml:space="preserve"> – save and load methods as implemented by Board Saver File</w:t>
      </w:r>
    </w:p>
    <w:p w14:paraId="57A4E7A2" w14:textId="50474B1E" w:rsidR="00030247" w:rsidRDefault="00801F40" w:rsidP="00030247">
      <w:r>
        <w:lastRenderedPageBreak/>
        <w:t>This adaptor saves by concatenating the file extension to the board name. Then it streams the board’s contents to this file. To load, the board name is concatenated with the extension and a file is loaded with the resulting name. Then the board state object is read from this file and returned.</w:t>
      </w:r>
    </w:p>
    <w:p w14:paraId="5A19A573" w14:textId="701FE14C" w:rsidR="00AA7101" w:rsidRDefault="00AA7101" w:rsidP="00AA7101">
      <w:pPr>
        <w:pStyle w:val="Heading2"/>
      </w:pPr>
      <w:bookmarkStart w:id="33" w:name="_Toc119920896"/>
      <w:r>
        <w:t>State</w:t>
      </w:r>
      <w:bookmarkEnd w:id="33"/>
    </w:p>
    <w:p w14:paraId="121323D0" w14:textId="5CBF275E" w:rsidR="00AA7101" w:rsidRDefault="00AA7101" w:rsidP="00AA7101">
      <w:pPr>
        <w:pStyle w:val="Caption"/>
      </w:pPr>
      <w:r w:rsidRPr="00AA7101">
        <w:rPr>
          <w:noProof/>
        </w:rPr>
        <w:drawing>
          <wp:inline distT="0" distB="0" distL="0" distR="0" wp14:anchorId="77E55449" wp14:editId="3B780A62">
            <wp:extent cx="5731510" cy="4306570"/>
            <wp:effectExtent l="0" t="0" r="2540" b="0"/>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a:blip r:embed="rId13"/>
                    <a:stretch>
                      <a:fillRect/>
                    </a:stretch>
                  </pic:blipFill>
                  <pic:spPr>
                    <a:xfrm>
                      <a:off x="0" y="0"/>
                      <a:ext cx="5731510" cy="4306570"/>
                    </a:xfrm>
                    <a:prstGeom prst="rect">
                      <a:avLst/>
                    </a:prstGeom>
                  </pic:spPr>
                </pic:pic>
              </a:graphicData>
            </a:graphic>
          </wp:inline>
        </w:drawing>
      </w:r>
      <w:r>
        <w:t xml:space="preserve">Figure </w:t>
      </w:r>
      <w:fldSimple w:instr=" SEQ Figure \* ARABIC ">
        <w:r w:rsidR="00BA05A4">
          <w:rPr>
            <w:noProof/>
          </w:rPr>
          <w:t>10</w:t>
        </w:r>
      </w:fldSimple>
      <w:r>
        <w:t xml:space="preserve"> – Partial Class diagram of the frontend service.</w:t>
      </w:r>
    </w:p>
    <w:p w14:paraId="4686BEF5" w14:textId="2D7E983B" w:rsidR="00AA7101" w:rsidRDefault="00AA7101" w:rsidP="00AA7101">
      <w:r>
        <w:t xml:space="preserve">The frontend component </w:t>
      </w:r>
      <w:r w:rsidR="00916EF5">
        <w:t>contains a menu member to hold the state of its GUI. This can change to any of the 3 states: game, start, and win. Changing between states has been made easy as the frontend just needs to call the current menu’s clean method then instantiate the new state.</w:t>
      </w:r>
    </w:p>
    <w:p w14:paraId="6CA2DF9B" w14:textId="725C6527" w:rsidR="00537BC1" w:rsidRDefault="00537BC1" w:rsidP="00AA7101">
      <w:r>
        <w:t>Dividing each menu into these states made it easier to refactor the software as it provided a structure. The previous system had each menu instantiate the new one and stop. There was little structure to it, such as how cleaning the state could be the responsibility of either the new class or old class. With the menu abstract class, there is a defined responsibility for menus to clean up before the next one is created, and the constructor sets up the state for them. Also, memory is more predictable as each menu is only left for the garbage collector once it had finished, unlike before where each class was not contained in any clear parent as it operated.</w:t>
      </w:r>
    </w:p>
    <w:p w14:paraId="265A770E" w14:textId="40A11F26" w:rsidR="00916EF5" w:rsidRDefault="00916EF5" w:rsidP="00916EF5">
      <w:pPr>
        <w:pStyle w:val="Heading2"/>
      </w:pPr>
      <w:bookmarkStart w:id="34" w:name="_Toc119920897"/>
      <w:r>
        <w:lastRenderedPageBreak/>
        <w:t>Simple factory</w:t>
      </w:r>
      <w:bookmarkEnd w:id="34"/>
    </w:p>
    <w:p w14:paraId="0034B8B2" w14:textId="5D07CA06" w:rsidR="00916EF5" w:rsidRDefault="00916EF5" w:rsidP="00916EF5">
      <w:r w:rsidRPr="00916EF5">
        <w:rPr>
          <w:noProof/>
        </w:rPr>
        <w:drawing>
          <wp:inline distT="0" distB="0" distL="0" distR="0" wp14:anchorId="0EDE2193" wp14:editId="36BBEB70">
            <wp:extent cx="5731510" cy="2896235"/>
            <wp:effectExtent l="0" t="0" r="2540" b="0"/>
            <wp:docPr id="51" name="Picture 5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10;&#10;Description automatically generated"/>
                    <pic:cNvPicPr/>
                  </pic:nvPicPr>
                  <pic:blipFill>
                    <a:blip r:embed="rId14"/>
                    <a:stretch>
                      <a:fillRect/>
                    </a:stretch>
                  </pic:blipFill>
                  <pic:spPr>
                    <a:xfrm>
                      <a:off x="0" y="0"/>
                      <a:ext cx="5731510" cy="2896235"/>
                    </a:xfrm>
                    <a:prstGeom prst="rect">
                      <a:avLst/>
                    </a:prstGeom>
                  </pic:spPr>
                </pic:pic>
              </a:graphicData>
            </a:graphic>
          </wp:inline>
        </w:drawing>
      </w:r>
    </w:p>
    <w:p w14:paraId="1851769A" w14:textId="4DDF64F5" w:rsidR="00916EF5" w:rsidRDefault="00916EF5" w:rsidP="00916EF5">
      <w:pPr>
        <w:pStyle w:val="Caption"/>
      </w:pPr>
      <w:r>
        <w:t xml:space="preserve">Figure </w:t>
      </w:r>
      <w:fldSimple w:instr=" SEQ Figure \* ARABIC ">
        <w:r w:rsidR="00BA05A4">
          <w:rPr>
            <w:noProof/>
          </w:rPr>
          <w:t>11</w:t>
        </w:r>
      </w:fldSimple>
      <w:r>
        <w:t xml:space="preserve"> – Class diagram of pieces package.</w:t>
      </w:r>
    </w:p>
    <w:p w14:paraId="426FCE2C" w14:textId="4580EAC8" w:rsidR="00916EF5" w:rsidRDefault="004A11CE" w:rsidP="00916EF5">
      <w:r>
        <w:t xml:space="preserve">The piece factory class performs the instantiation of the classes which inherit from piece on behalf of other classes. </w:t>
      </w:r>
      <w:r w:rsidR="00916EF5">
        <w:t>With the piece factory, in addition to the existing piece abstract class, other classes no longer must interact with the implementation classes for each piece. This allows for these classes to be extended or replaced while only modifying these 2 classes, allowing for looser coupling, in turn having better maintainability</w:t>
      </w:r>
      <w:r w:rsidR="00537BC1">
        <w:t xml:space="preserve">, </w:t>
      </w:r>
      <w:r w:rsidR="00916EF5">
        <w:t>extendibility</w:t>
      </w:r>
      <w:r w:rsidR="00537BC1">
        <w:t xml:space="preserve"> and reduced code reuse.</w:t>
      </w:r>
    </w:p>
    <w:p w14:paraId="18763AD1" w14:textId="4454D760" w:rsidR="00537BC1" w:rsidRDefault="00537BC1" w:rsidP="00916EF5">
      <w:r>
        <w:t xml:space="preserve">This, </w:t>
      </w:r>
      <w:proofErr w:type="gramStart"/>
      <w:r>
        <w:t>similar to</w:t>
      </w:r>
      <w:proofErr w:type="gramEnd"/>
      <w:r>
        <w:t xml:space="preserve"> the adaptor,  was a simple pattern that did not take long to implement while providing its benefits and only added 1 new class. </w:t>
      </w:r>
    </w:p>
    <w:p w14:paraId="6CC5950B" w14:textId="0BFE2F0A" w:rsidR="004A11CE" w:rsidRDefault="004A11CE" w:rsidP="004A11CE">
      <w:pPr>
        <w:pStyle w:val="Heading2"/>
      </w:pPr>
      <w:bookmarkStart w:id="35" w:name="_Toc119920898"/>
      <w:r>
        <w:t>Command</w:t>
      </w:r>
      <w:bookmarkEnd w:id="35"/>
    </w:p>
    <w:p w14:paraId="315F5BC4" w14:textId="0CAC7C1C" w:rsidR="004A11CE" w:rsidRDefault="004A11CE" w:rsidP="004A11CE">
      <w:r w:rsidRPr="00E64A48">
        <w:rPr>
          <w:noProof/>
        </w:rPr>
        <w:drawing>
          <wp:inline distT="0" distB="0" distL="0" distR="0" wp14:anchorId="0BF21358" wp14:editId="07CADDD2">
            <wp:extent cx="5731510" cy="1965960"/>
            <wp:effectExtent l="0" t="0" r="2540" b="0"/>
            <wp:docPr id="52" name="Picture 5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video game&#10;&#10;Description automatically generated"/>
                    <pic:cNvPicPr/>
                  </pic:nvPicPr>
                  <pic:blipFill>
                    <a:blip r:embed="rId11"/>
                    <a:stretch>
                      <a:fillRect/>
                    </a:stretch>
                  </pic:blipFill>
                  <pic:spPr>
                    <a:xfrm>
                      <a:off x="0" y="0"/>
                      <a:ext cx="5731510" cy="1965960"/>
                    </a:xfrm>
                    <a:prstGeom prst="rect">
                      <a:avLst/>
                    </a:prstGeom>
                  </pic:spPr>
                </pic:pic>
              </a:graphicData>
            </a:graphic>
          </wp:inline>
        </w:drawing>
      </w:r>
    </w:p>
    <w:p w14:paraId="50220833" w14:textId="22D18C31" w:rsidR="004A11CE" w:rsidRDefault="004A11CE" w:rsidP="004A11CE">
      <w:pPr>
        <w:pStyle w:val="Caption"/>
      </w:pPr>
      <w:r>
        <w:t xml:space="preserve">Figure </w:t>
      </w:r>
      <w:fldSimple w:instr=" SEQ Figure \* ARABIC ">
        <w:r w:rsidR="00BA05A4">
          <w:rPr>
            <w:noProof/>
          </w:rPr>
          <w:t>12</w:t>
        </w:r>
      </w:fldSimple>
      <w:r>
        <w:t xml:space="preserve"> – Class diagram of network package, senders in other packages and receivers in other packages.</w:t>
      </w:r>
    </w:p>
    <w:p w14:paraId="667FA635" w14:textId="1074289D" w:rsidR="004A11CE" w:rsidRDefault="004A11CE" w:rsidP="004A11CE">
      <w:r>
        <w:t xml:space="preserve">Message is the main command class in this implementation of the command pattern. It only contains a source, </w:t>
      </w:r>
      <w:r w:rsidR="00AB7125">
        <w:t>destination,</w:t>
      </w:r>
      <w:r>
        <w:t xml:space="preserve"> and payload. </w:t>
      </w:r>
      <w:r w:rsidR="00AB7125">
        <w:t xml:space="preserve">Clients and services can send messages but only services can receive them. Implementing this pattern has allowed for the loose coupling required by the microservice architecture used. </w:t>
      </w:r>
    </w:p>
    <w:p w14:paraId="5346BAB8" w14:textId="42B1F176" w:rsidR="00EE54D4" w:rsidRDefault="00EE54D4" w:rsidP="004A11CE">
      <w:r>
        <w:t xml:space="preserve">A difficulty in implementing this pattern is deciding on the consistency of the command object. For this project, 1 command object with a varied payload was chosen. This allowed for a simple </w:t>
      </w:r>
      <w:r>
        <w:lastRenderedPageBreak/>
        <w:t>implementation as each receiver would just check for the class of the payload and decide accordingly. However, there are cases where this was insufficient without special data classes, which are code smells. A hacky solution was used for the win message due to lack of time. The winning team were encoded in the source address.</w:t>
      </w:r>
      <w:r w:rsidR="008E7E2A">
        <w:t xml:space="preserve"> The initial design would not have required this hack, as there would be 2 different fields for command and payload. This did not seem necessary originally, so the command field was dropped.</w:t>
      </w:r>
    </w:p>
    <w:p w14:paraId="65773F4D" w14:textId="0DF05F00" w:rsidR="008E7E2A" w:rsidRPr="004A11CE" w:rsidRDefault="008E7E2A" w:rsidP="004A11CE">
      <w:r>
        <w:t>Implementing the receiver and sender was useful as it created clear responsibilities for each component. Only those 2 classes would have to be referenced to figure out how the component would interact with any other component.</w:t>
      </w:r>
    </w:p>
    <w:p w14:paraId="085A126C" w14:textId="7B998685" w:rsidR="00801F40" w:rsidRDefault="00801F40" w:rsidP="00801F40">
      <w:pPr>
        <w:pStyle w:val="Heading1"/>
      </w:pPr>
      <w:bookmarkStart w:id="36" w:name="_Toc119920899"/>
      <w:r>
        <w:t>Refactor</w:t>
      </w:r>
      <w:bookmarkEnd w:id="36"/>
    </w:p>
    <w:p w14:paraId="4BCAA6B6" w14:textId="090586F2" w:rsidR="00801F40" w:rsidRDefault="00801F40" w:rsidP="00801F40">
      <w:pPr>
        <w:pStyle w:val="Heading2"/>
      </w:pPr>
      <w:bookmarkStart w:id="37" w:name="_Toc119920900"/>
      <w:r>
        <w:t>Magic numbers and Magic text</w:t>
      </w:r>
      <w:bookmarkEnd w:id="37"/>
    </w:p>
    <w:p w14:paraId="3416B281" w14:textId="0594C4EC" w:rsidR="00B86B6E" w:rsidRDefault="00801F40" w:rsidP="00B86B6E">
      <w:r>
        <w:t>Text was removed from methods into final properties on the class they were contained in. An example of this was the extension of the board state files.</w:t>
      </w:r>
      <w:r w:rsidR="009912CB">
        <w:t xml:space="preserve"> Numbers were similarly removed and replaced with descriptively named constants. </w:t>
      </w:r>
    </w:p>
    <w:p w14:paraId="62324896" w14:textId="69700BA0" w:rsidR="00B8344D" w:rsidRDefault="00B8344D" w:rsidP="00B8344D">
      <w:pPr>
        <w:pStyle w:val="Heading2"/>
      </w:pPr>
      <w:bookmarkStart w:id="38" w:name="_Toc119920901"/>
      <w:r>
        <w:t>Moved methods</w:t>
      </w:r>
      <w:bookmarkEnd w:id="38"/>
    </w:p>
    <w:p w14:paraId="0A7ADB49" w14:textId="43B4E787" w:rsidR="00B8344D" w:rsidRDefault="00B8344D" w:rsidP="00B8344D">
      <w:r>
        <w:t xml:space="preserve">Methods were moved to more appropriate classes. </w:t>
      </w:r>
      <w:r w:rsidR="004A11CE">
        <w:t>Methods were moved from the god class board and the old player class to the new backend and frontend components.</w:t>
      </w:r>
    </w:p>
    <w:p w14:paraId="472DFD7D" w14:textId="26C23620" w:rsidR="003F6EA6" w:rsidRDefault="003F6EA6" w:rsidP="003F6EA6">
      <w:pPr>
        <w:pStyle w:val="Heading2"/>
      </w:pPr>
      <w:bookmarkStart w:id="39" w:name="_Toc119920902"/>
      <w:r>
        <w:t>Extracted methods</w:t>
      </w:r>
      <w:bookmarkEnd w:id="39"/>
      <w:r>
        <w:t xml:space="preserve"> </w:t>
      </w:r>
    </w:p>
    <w:p w14:paraId="03A33CE0" w14:textId="209C5E61" w:rsidR="003F6EA6" w:rsidRDefault="003F6EA6" w:rsidP="003F6EA6">
      <w:r>
        <w:t>Extracted a few lines of code which have a similar focus into their own separate method. (2) IntelliJ was able to detect when extracted code had duplicates and replace said duplicates with different arguments for the method.</w:t>
      </w:r>
      <w:r w:rsidR="00C62A59">
        <w:t xml:space="preserve"> This has decreases code duplication. Extraction overall has made the code more readable. Block of over 70 lines which performed many separate functions have been replaced with calls to named methods describing what they do, allowing the block to be more understood.</w:t>
      </w:r>
    </w:p>
    <w:p w14:paraId="29DD6710" w14:textId="4FFBD216" w:rsidR="00E64A48" w:rsidRDefault="00E64A48" w:rsidP="00E64A48">
      <w:pPr>
        <w:pStyle w:val="Heading1"/>
      </w:pPr>
      <w:bookmarkStart w:id="40" w:name="_Toc119920903"/>
      <w:r>
        <w:t>Refactored Class Diagram</w:t>
      </w:r>
      <w:bookmarkEnd w:id="40"/>
    </w:p>
    <w:p w14:paraId="0AB76738" w14:textId="792FA13D" w:rsidR="00E64A48" w:rsidRDefault="00E64A48" w:rsidP="00E64A48">
      <w:r w:rsidRPr="00E64A48">
        <w:rPr>
          <w:noProof/>
        </w:rPr>
        <w:drawing>
          <wp:inline distT="0" distB="0" distL="0" distR="0" wp14:anchorId="0A7888B6" wp14:editId="1DCB04D8">
            <wp:extent cx="5731510" cy="2109470"/>
            <wp:effectExtent l="0" t="0" r="2540" b="5080"/>
            <wp:docPr id="45" name="Picture 4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screenshot of a computer&#10;&#10;Description automatically generated with medium confidence"/>
                    <pic:cNvPicPr/>
                  </pic:nvPicPr>
                  <pic:blipFill>
                    <a:blip r:embed="rId15"/>
                    <a:stretch>
                      <a:fillRect/>
                    </a:stretch>
                  </pic:blipFill>
                  <pic:spPr>
                    <a:xfrm>
                      <a:off x="0" y="0"/>
                      <a:ext cx="5731510" cy="2109470"/>
                    </a:xfrm>
                    <a:prstGeom prst="rect">
                      <a:avLst/>
                    </a:prstGeom>
                  </pic:spPr>
                </pic:pic>
              </a:graphicData>
            </a:graphic>
          </wp:inline>
        </w:drawing>
      </w:r>
    </w:p>
    <w:p w14:paraId="334998D2" w14:textId="219763C0" w:rsidR="004A11CE" w:rsidRDefault="004A11CE" w:rsidP="004A11CE">
      <w:pPr>
        <w:pStyle w:val="Caption"/>
      </w:pPr>
      <w:r>
        <w:t xml:space="preserve">Figure </w:t>
      </w:r>
      <w:fldSimple w:instr=" SEQ Figure \* ARABIC ">
        <w:r w:rsidR="00BA05A4">
          <w:rPr>
            <w:noProof/>
          </w:rPr>
          <w:t>13</w:t>
        </w:r>
      </w:fldSimple>
      <w:r>
        <w:t xml:space="preserve"> – Class diagram of entire project post refactoring and re-structuring.</w:t>
      </w:r>
    </w:p>
    <w:p w14:paraId="55AB63F8" w14:textId="77777777" w:rsidR="004A11CE" w:rsidRPr="004A11CE" w:rsidRDefault="004A11CE" w:rsidP="004A11CE"/>
    <w:p w14:paraId="10910967" w14:textId="29E62BA9" w:rsidR="005119CB" w:rsidRDefault="005119CB" w:rsidP="005119CB">
      <w:pPr>
        <w:pStyle w:val="Heading1"/>
      </w:pPr>
      <w:bookmarkStart w:id="41" w:name="_Toc119920904"/>
      <w:r>
        <w:lastRenderedPageBreak/>
        <w:t>Conclusion</w:t>
      </w:r>
      <w:bookmarkEnd w:id="41"/>
    </w:p>
    <w:p w14:paraId="5B78843E" w14:textId="05EA12EC" w:rsidR="009C2C3F" w:rsidRDefault="00AB7125" w:rsidP="004A11CE">
      <w:r>
        <w:t xml:space="preserve">The class diagrams show the complexity of the system has increased drastically. The class count has doubled from 15 to 30. </w:t>
      </w:r>
      <w:r w:rsidR="00AA747E">
        <w:t>For this added complexity, the system has become significantly more modular and, hopefully, easier to navigate for maintenance or extensions.</w:t>
      </w:r>
    </w:p>
    <w:p w14:paraId="7FE49A4F" w14:textId="5C682C42" w:rsidR="009C2C3F" w:rsidRPr="004A11CE" w:rsidRDefault="009C2C3F" w:rsidP="004A11CE">
      <w:r>
        <w:t>This has come with the issue that state is more difficult to manage between components. Unit testing would be easy on this system as each component could be sent messages and the test would listen for correct responses and verify correct state changes inside the component. Yet issues between components could be in the network, services</w:t>
      </w:r>
      <w:r w:rsidR="008E7E2A">
        <w:t xml:space="preserve">. </w:t>
      </w:r>
    </w:p>
    <w:p w14:paraId="4C58CBAD" w14:textId="7316BD5D" w:rsidR="005119CB" w:rsidRDefault="005119CB" w:rsidP="005119CB">
      <w:pPr>
        <w:pStyle w:val="Heading1"/>
      </w:pPr>
      <w:bookmarkStart w:id="42" w:name="_Toc119920905"/>
      <w:r>
        <w:t>Reflection</w:t>
      </w:r>
      <w:bookmarkEnd w:id="42"/>
    </w:p>
    <w:p w14:paraId="58D512DD" w14:textId="709EB061" w:rsidR="008E7E2A" w:rsidRDefault="00A723A6" w:rsidP="008E7E2A">
      <w:r>
        <w:t xml:space="preserve">As was correctly pointed out, the microservice architecture was an ambitious approach. </w:t>
      </w:r>
      <w:r w:rsidR="008E7E2A">
        <w:t xml:space="preserve">My initial belief that this would be the more efficient choice with a higher point ceiling may or may not be correct, but it did result in a difficult refactoring. </w:t>
      </w:r>
    </w:p>
    <w:p w14:paraId="4A6B9BD6" w14:textId="76351BE6" w:rsidR="00A723A6" w:rsidRPr="00A723A6" w:rsidRDefault="008E7E2A" w:rsidP="00A723A6">
      <w:r>
        <w:t>Initially, there was an attempt to embrace the microservice ideology resulting in a complex network (Fig. 14)</w:t>
      </w:r>
      <w:r>
        <w:t xml:space="preserve">. Transforming the existing software into this turned out to be too large of task due to how tightly coupled it was. </w:t>
      </w:r>
      <w:r w:rsidR="00382DA3">
        <w:t xml:space="preserve">Even the final product resembles more a merger or layers architecture with client server communication( more accurately peer to peer between the frontend and backend and client server between the backend and data access) than true microservices due to multiple common dependencies. </w:t>
      </w:r>
    </w:p>
    <w:p w14:paraId="7A9FA469" w14:textId="1DF8CBB8" w:rsidR="005119CB" w:rsidRDefault="005119CB" w:rsidP="0056255D">
      <w:r w:rsidRPr="008E40B0">
        <w:rPr>
          <w:noProof/>
        </w:rPr>
        <w:drawing>
          <wp:inline distT="0" distB="0" distL="0" distR="0" wp14:anchorId="1364E28B" wp14:editId="2053B0BC">
            <wp:extent cx="4800600" cy="4324350"/>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16"/>
                    <a:stretch>
                      <a:fillRect/>
                    </a:stretch>
                  </pic:blipFill>
                  <pic:spPr>
                    <a:xfrm>
                      <a:off x="0" y="0"/>
                      <a:ext cx="4800600" cy="4324350"/>
                    </a:xfrm>
                    <a:prstGeom prst="rect">
                      <a:avLst/>
                    </a:prstGeom>
                  </pic:spPr>
                </pic:pic>
              </a:graphicData>
            </a:graphic>
          </wp:inline>
        </w:drawing>
      </w:r>
    </w:p>
    <w:p w14:paraId="6CAC0F0F" w14:textId="0D8901AF" w:rsidR="00BA05A4" w:rsidRDefault="00BA05A4" w:rsidP="00BA05A4">
      <w:pPr>
        <w:pStyle w:val="Caption"/>
      </w:pPr>
      <w:r>
        <w:t xml:space="preserve">Figure </w:t>
      </w:r>
      <w:fldSimple w:instr=" SEQ Figure \* ARABIC ">
        <w:r>
          <w:rPr>
            <w:noProof/>
          </w:rPr>
          <w:t>14</w:t>
        </w:r>
      </w:fldSimple>
      <w:r>
        <w:t xml:space="preserve"> – Original component network structure.</w:t>
      </w:r>
    </w:p>
    <w:p w14:paraId="6E7C5092" w14:textId="77777777" w:rsidR="008E1529" w:rsidRPr="005119CB" w:rsidRDefault="008E1529" w:rsidP="008E1529">
      <w:r>
        <w:lastRenderedPageBreak/>
        <w:t>These dependencies derive from the fact data exchange happens with java object, meaning both ends require the class. This was chosen purely out of convenience so that a JSON library would have taken time to implement.</w:t>
      </w:r>
    </w:p>
    <w:p w14:paraId="575885A0" w14:textId="30683AE7" w:rsidR="009912CB" w:rsidRPr="009912CB" w:rsidRDefault="009912CB" w:rsidP="009912CB"/>
    <w:sectPr w:rsidR="009912CB" w:rsidRPr="009912CB" w:rsidSect="001D09BF">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2076"/>
    <w:multiLevelType w:val="hybridMultilevel"/>
    <w:tmpl w:val="23BAEC8A"/>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71F647D"/>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08560C1"/>
    <w:multiLevelType w:val="hybridMultilevel"/>
    <w:tmpl w:val="40DCBEE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A532A19"/>
    <w:multiLevelType w:val="hybridMultilevel"/>
    <w:tmpl w:val="7D0A7AE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ACB06F3"/>
    <w:multiLevelType w:val="hybridMultilevel"/>
    <w:tmpl w:val="A858E9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C80D72"/>
    <w:multiLevelType w:val="hybridMultilevel"/>
    <w:tmpl w:val="09B482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2FB3579"/>
    <w:multiLevelType w:val="hybridMultilevel"/>
    <w:tmpl w:val="49D279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360483C"/>
    <w:multiLevelType w:val="hybridMultilevel"/>
    <w:tmpl w:val="CF58042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6942F1F"/>
    <w:multiLevelType w:val="hybridMultilevel"/>
    <w:tmpl w:val="F2F410D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9ED0500"/>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907656B"/>
    <w:multiLevelType w:val="hybridMultilevel"/>
    <w:tmpl w:val="E87A1EA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32F68AB"/>
    <w:multiLevelType w:val="hybridMultilevel"/>
    <w:tmpl w:val="8586E92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AF4163E"/>
    <w:multiLevelType w:val="hybridMultilevel"/>
    <w:tmpl w:val="077ED7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BBE58E6"/>
    <w:multiLevelType w:val="hybridMultilevel"/>
    <w:tmpl w:val="4ABC5AF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BD54784"/>
    <w:multiLevelType w:val="hybridMultilevel"/>
    <w:tmpl w:val="BB26379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D804CE7"/>
    <w:multiLevelType w:val="hybridMultilevel"/>
    <w:tmpl w:val="FF8C487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5EF07593"/>
    <w:multiLevelType w:val="hybridMultilevel"/>
    <w:tmpl w:val="B89E2CC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04212E8"/>
    <w:multiLevelType w:val="hybridMultilevel"/>
    <w:tmpl w:val="093801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2163671"/>
    <w:multiLevelType w:val="hybridMultilevel"/>
    <w:tmpl w:val="AA0616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66872423"/>
    <w:multiLevelType w:val="hybridMultilevel"/>
    <w:tmpl w:val="295C2B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5F21E13"/>
    <w:multiLevelType w:val="hybridMultilevel"/>
    <w:tmpl w:val="E35A876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8EC5AF2"/>
    <w:multiLevelType w:val="hybridMultilevel"/>
    <w:tmpl w:val="74C4178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515191005">
    <w:abstractNumId w:val="13"/>
  </w:num>
  <w:num w:numId="2" w16cid:durableId="756904949">
    <w:abstractNumId w:val="17"/>
  </w:num>
  <w:num w:numId="3" w16cid:durableId="1281568726">
    <w:abstractNumId w:val="11"/>
  </w:num>
  <w:num w:numId="4" w16cid:durableId="1616864957">
    <w:abstractNumId w:val="4"/>
  </w:num>
  <w:num w:numId="5" w16cid:durableId="1479150944">
    <w:abstractNumId w:val="12"/>
  </w:num>
  <w:num w:numId="6" w16cid:durableId="1648515236">
    <w:abstractNumId w:val="10"/>
  </w:num>
  <w:num w:numId="7" w16cid:durableId="217018607">
    <w:abstractNumId w:val="18"/>
  </w:num>
  <w:num w:numId="8" w16cid:durableId="829757014">
    <w:abstractNumId w:val="8"/>
  </w:num>
  <w:num w:numId="9" w16cid:durableId="1279070479">
    <w:abstractNumId w:val="3"/>
  </w:num>
  <w:num w:numId="10" w16cid:durableId="586232203">
    <w:abstractNumId w:val="15"/>
  </w:num>
  <w:num w:numId="11" w16cid:durableId="1717773303">
    <w:abstractNumId w:val="19"/>
  </w:num>
  <w:num w:numId="12" w16cid:durableId="974943553">
    <w:abstractNumId w:val="5"/>
  </w:num>
  <w:num w:numId="13" w16cid:durableId="58946964">
    <w:abstractNumId w:val="9"/>
  </w:num>
  <w:num w:numId="14" w16cid:durableId="1771244018">
    <w:abstractNumId w:val="1"/>
  </w:num>
  <w:num w:numId="15" w16cid:durableId="852958983">
    <w:abstractNumId w:val="0"/>
  </w:num>
  <w:num w:numId="16" w16cid:durableId="1342321676">
    <w:abstractNumId w:val="21"/>
  </w:num>
  <w:num w:numId="17" w16cid:durableId="1046180817">
    <w:abstractNumId w:val="16"/>
  </w:num>
  <w:num w:numId="18" w16cid:durableId="2120025378">
    <w:abstractNumId w:val="2"/>
  </w:num>
  <w:num w:numId="19" w16cid:durableId="59524426">
    <w:abstractNumId w:val="14"/>
  </w:num>
  <w:num w:numId="20" w16cid:durableId="476721993">
    <w:abstractNumId w:val="7"/>
  </w:num>
  <w:num w:numId="21" w16cid:durableId="1240335416">
    <w:abstractNumId w:val="20"/>
  </w:num>
  <w:num w:numId="22" w16cid:durableId="11775750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2C22"/>
    <w:rsid w:val="00007F27"/>
    <w:rsid w:val="000143CD"/>
    <w:rsid w:val="00030247"/>
    <w:rsid w:val="0003330A"/>
    <w:rsid w:val="00040FA2"/>
    <w:rsid w:val="00041939"/>
    <w:rsid w:val="0006788D"/>
    <w:rsid w:val="00080FCC"/>
    <w:rsid w:val="000A43AD"/>
    <w:rsid w:val="000D6BB4"/>
    <w:rsid w:val="00103578"/>
    <w:rsid w:val="00153E13"/>
    <w:rsid w:val="001679D1"/>
    <w:rsid w:val="001C37BF"/>
    <w:rsid w:val="001C62A4"/>
    <w:rsid w:val="001D09BF"/>
    <w:rsid w:val="001D2E3A"/>
    <w:rsid w:val="001F3A8A"/>
    <w:rsid w:val="0021398D"/>
    <w:rsid w:val="002213DE"/>
    <w:rsid w:val="0023099A"/>
    <w:rsid w:val="00240347"/>
    <w:rsid w:val="00251756"/>
    <w:rsid w:val="0026050B"/>
    <w:rsid w:val="002A699C"/>
    <w:rsid w:val="002C6508"/>
    <w:rsid w:val="00301679"/>
    <w:rsid w:val="00314767"/>
    <w:rsid w:val="003176EC"/>
    <w:rsid w:val="00322F45"/>
    <w:rsid w:val="00336120"/>
    <w:rsid w:val="00382DA3"/>
    <w:rsid w:val="003B747E"/>
    <w:rsid w:val="003D0510"/>
    <w:rsid w:val="003E7EDA"/>
    <w:rsid w:val="003F6EA6"/>
    <w:rsid w:val="00435665"/>
    <w:rsid w:val="004838E0"/>
    <w:rsid w:val="004A11CE"/>
    <w:rsid w:val="004C71C5"/>
    <w:rsid w:val="004C7F1C"/>
    <w:rsid w:val="00506988"/>
    <w:rsid w:val="005119CB"/>
    <w:rsid w:val="005128CC"/>
    <w:rsid w:val="00537BC1"/>
    <w:rsid w:val="0056255D"/>
    <w:rsid w:val="00587DCC"/>
    <w:rsid w:val="005A1661"/>
    <w:rsid w:val="005A7FB9"/>
    <w:rsid w:val="006217F6"/>
    <w:rsid w:val="00630B52"/>
    <w:rsid w:val="00642991"/>
    <w:rsid w:val="006616EC"/>
    <w:rsid w:val="00673430"/>
    <w:rsid w:val="006F218C"/>
    <w:rsid w:val="00701F99"/>
    <w:rsid w:val="00715512"/>
    <w:rsid w:val="00735640"/>
    <w:rsid w:val="00740866"/>
    <w:rsid w:val="00745DE6"/>
    <w:rsid w:val="00771E0C"/>
    <w:rsid w:val="0078790F"/>
    <w:rsid w:val="007B054B"/>
    <w:rsid w:val="00801F40"/>
    <w:rsid w:val="00807818"/>
    <w:rsid w:val="008148A4"/>
    <w:rsid w:val="00866E66"/>
    <w:rsid w:val="008A06BE"/>
    <w:rsid w:val="008A1872"/>
    <w:rsid w:val="008B229D"/>
    <w:rsid w:val="008B2B08"/>
    <w:rsid w:val="008E1529"/>
    <w:rsid w:val="008E40B0"/>
    <w:rsid w:val="008E7E2A"/>
    <w:rsid w:val="00916EF5"/>
    <w:rsid w:val="0095175F"/>
    <w:rsid w:val="009912CB"/>
    <w:rsid w:val="009C2C3F"/>
    <w:rsid w:val="009F0261"/>
    <w:rsid w:val="00A25561"/>
    <w:rsid w:val="00A723A6"/>
    <w:rsid w:val="00AA7101"/>
    <w:rsid w:val="00AA747E"/>
    <w:rsid w:val="00AB7125"/>
    <w:rsid w:val="00B4149E"/>
    <w:rsid w:val="00B8344D"/>
    <w:rsid w:val="00B86B6E"/>
    <w:rsid w:val="00BA05A4"/>
    <w:rsid w:val="00BA2C22"/>
    <w:rsid w:val="00BF5EF9"/>
    <w:rsid w:val="00C30FD3"/>
    <w:rsid w:val="00C62A59"/>
    <w:rsid w:val="00C63CB9"/>
    <w:rsid w:val="00C722AC"/>
    <w:rsid w:val="00CB76C7"/>
    <w:rsid w:val="00D62C31"/>
    <w:rsid w:val="00D70491"/>
    <w:rsid w:val="00D86A73"/>
    <w:rsid w:val="00D9378C"/>
    <w:rsid w:val="00DE137D"/>
    <w:rsid w:val="00E64A48"/>
    <w:rsid w:val="00E9789A"/>
    <w:rsid w:val="00EB1A44"/>
    <w:rsid w:val="00EB4E4B"/>
    <w:rsid w:val="00EE54D4"/>
    <w:rsid w:val="00F00DF1"/>
    <w:rsid w:val="00F157C9"/>
    <w:rsid w:val="00F40EF6"/>
    <w:rsid w:val="00F645B4"/>
    <w:rsid w:val="00FD1BB9"/>
    <w:rsid w:val="00FE1CEF"/>
    <w:rsid w:val="00FF138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BD78E"/>
  <w15:chartTrackingRefBased/>
  <w15:docId w15:val="{8F30E5B7-5CE8-45CD-A2A3-6856AAA3F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45B4"/>
    <w:pPr>
      <w:keepNext/>
      <w:keepLines/>
      <w:spacing w:before="240" w:after="0"/>
      <w:outlineLvl w:val="0"/>
    </w:pPr>
    <w:rPr>
      <w:rFonts w:asciiTheme="majorHAnsi" w:eastAsiaTheme="majorEastAsia" w:hAnsiTheme="majorHAnsi" w:cstheme="majorBidi"/>
      <w:color w:val="5A4A58"/>
      <w:sz w:val="32"/>
      <w:szCs w:val="32"/>
    </w:rPr>
  </w:style>
  <w:style w:type="paragraph" w:styleId="Heading2">
    <w:name w:val="heading 2"/>
    <w:basedOn w:val="Normal"/>
    <w:next w:val="Normal"/>
    <w:link w:val="Heading2Char"/>
    <w:uiPriority w:val="9"/>
    <w:unhideWhenUsed/>
    <w:qFormat/>
    <w:rsid w:val="00F645B4"/>
    <w:pPr>
      <w:keepNext/>
      <w:keepLines/>
      <w:spacing w:before="40" w:after="0"/>
      <w:outlineLvl w:val="1"/>
    </w:pPr>
    <w:rPr>
      <w:rFonts w:asciiTheme="majorHAnsi" w:eastAsiaTheme="majorEastAsia" w:hAnsiTheme="majorHAnsi" w:cstheme="majorBidi"/>
      <w:color w:val="795775"/>
      <w:sz w:val="26"/>
      <w:szCs w:val="26"/>
    </w:rPr>
  </w:style>
  <w:style w:type="paragraph" w:styleId="Heading3">
    <w:name w:val="heading 3"/>
    <w:basedOn w:val="Normal"/>
    <w:next w:val="Normal"/>
    <w:link w:val="Heading3Char"/>
    <w:uiPriority w:val="9"/>
    <w:unhideWhenUsed/>
    <w:qFormat/>
    <w:rsid w:val="00F645B4"/>
    <w:pPr>
      <w:keepNext/>
      <w:keepLines/>
      <w:spacing w:before="40" w:after="0"/>
      <w:outlineLvl w:val="2"/>
    </w:pPr>
    <w:rPr>
      <w:rFonts w:asciiTheme="majorHAnsi" w:eastAsiaTheme="majorEastAsia" w:hAnsiTheme="majorHAnsi" w:cstheme="majorBidi"/>
      <w:color w:val="795775"/>
      <w:sz w:val="24"/>
      <w:szCs w:val="24"/>
    </w:rPr>
  </w:style>
  <w:style w:type="paragraph" w:styleId="Heading4">
    <w:name w:val="heading 4"/>
    <w:basedOn w:val="Normal"/>
    <w:next w:val="Normal"/>
    <w:link w:val="Heading4Char"/>
    <w:uiPriority w:val="9"/>
    <w:unhideWhenUsed/>
    <w:qFormat/>
    <w:rsid w:val="00F645B4"/>
    <w:pPr>
      <w:keepNext/>
      <w:keepLines/>
      <w:spacing w:before="40" w:after="0"/>
      <w:outlineLvl w:val="3"/>
    </w:pPr>
    <w:rPr>
      <w:rFonts w:asciiTheme="majorHAnsi" w:eastAsiaTheme="majorEastAsia" w:hAnsiTheme="majorHAnsi" w:cstheme="majorBidi"/>
      <w:i/>
      <w:iCs/>
      <w:color w:val="5A4A5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D09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D09BF"/>
    <w:rPr>
      <w:rFonts w:eastAsiaTheme="minorEastAsia"/>
      <w:lang w:val="en-US"/>
    </w:rPr>
  </w:style>
  <w:style w:type="character" w:styleId="PlaceholderText">
    <w:name w:val="Placeholder Text"/>
    <w:basedOn w:val="DefaultParagraphFont"/>
    <w:uiPriority w:val="99"/>
    <w:semiHidden/>
    <w:rsid w:val="001D09BF"/>
    <w:rPr>
      <w:color w:val="808080"/>
    </w:rPr>
  </w:style>
  <w:style w:type="character" w:customStyle="1" w:styleId="Heading1Char">
    <w:name w:val="Heading 1 Char"/>
    <w:basedOn w:val="DefaultParagraphFont"/>
    <w:link w:val="Heading1"/>
    <w:uiPriority w:val="9"/>
    <w:rsid w:val="00F645B4"/>
    <w:rPr>
      <w:rFonts w:asciiTheme="majorHAnsi" w:eastAsiaTheme="majorEastAsia" w:hAnsiTheme="majorHAnsi" w:cstheme="majorBidi"/>
      <w:color w:val="5A4A58"/>
      <w:sz w:val="32"/>
      <w:szCs w:val="32"/>
    </w:rPr>
  </w:style>
  <w:style w:type="paragraph" w:styleId="TOCHeading">
    <w:name w:val="TOC Heading"/>
    <w:basedOn w:val="Heading1"/>
    <w:next w:val="Normal"/>
    <w:uiPriority w:val="39"/>
    <w:unhideWhenUsed/>
    <w:qFormat/>
    <w:rsid w:val="001D09BF"/>
    <w:pPr>
      <w:outlineLvl w:val="9"/>
    </w:pPr>
    <w:rPr>
      <w:lang w:val="en-US"/>
    </w:rPr>
  </w:style>
  <w:style w:type="character" w:customStyle="1" w:styleId="Heading2Char">
    <w:name w:val="Heading 2 Char"/>
    <w:basedOn w:val="DefaultParagraphFont"/>
    <w:link w:val="Heading2"/>
    <w:uiPriority w:val="9"/>
    <w:rsid w:val="00F645B4"/>
    <w:rPr>
      <w:rFonts w:asciiTheme="majorHAnsi" w:eastAsiaTheme="majorEastAsia" w:hAnsiTheme="majorHAnsi" w:cstheme="majorBidi"/>
      <w:color w:val="795775"/>
      <w:sz w:val="26"/>
      <w:szCs w:val="26"/>
    </w:rPr>
  </w:style>
  <w:style w:type="paragraph" w:styleId="TOC1">
    <w:name w:val="toc 1"/>
    <w:basedOn w:val="Normal"/>
    <w:next w:val="Normal"/>
    <w:autoRedefine/>
    <w:uiPriority w:val="39"/>
    <w:unhideWhenUsed/>
    <w:rsid w:val="003D0510"/>
    <w:pPr>
      <w:spacing w:after="100"/>
    </w:pPr>
  </w:style>
  <w:style w:type="character" w:styleId="Hyperlink">
    <w:name w:val="Hyperlink"/>
    <w:basedOn w:val="DefaultParagraphFont"/>
    <w:uiPriority w:val="99"/>
    <w:unhideWhenUsed/>
    <w:rsid w:val="003D0510"/>
    <w:rPr>
      <w:color w:val="0563C1" w:themeColor="hyperlink"/>
      <w:u w:val="single"/>
    </w:rPr>
  </w:style>
  <w:style w:type="paragraph" w:styleId="TOC2">
    <w:name w:val="toc 2"/>
    <w:basedOn w:val="Normal"/>
    <w:next w:val="Normal"/>
    <w:autoRedefine/>
    <w:uiPriority w:val="39"/>
    <w:unhideWhenUsed/>
    <w:rsid w:val="000A43AD"/>
    <w:pPr>
      <w:spacing w:after="100"/>
      <w:ind w:left="220"/>
    </w:pPr>
  </w:style>
  <w:style w:type="character" w:customStyle="1" w:styleId="Heading3Char">
    <w:name w:val="Heading 3 Char"/>
    <w:basedOn w:val="DefaultParagraphFont"/>
    <w:link w:val="Heading3"/>
    <w:uiPriority w:val="9"/>
    <w:rsid w:val="00F645B4"/>
    <w:rPr>
      <w:rFonts w:asciiTheme="majorHAnsi" w:eastAsiaTheme="majorEastAsia" w:hAnsiTheme="majorHAnsi" w:cstheme="majorBidi"/>
      <w:color w:val="795775"/>
      <w:sz w:val="24"/>
      <w:szCs w:val="24"/>
    </w:rPr>
  </w:style>
  <w:style w:type="paragraph" w:styleId="ListParagraph">
    <w:name w:val="List Paragraph"/>
    <w:basedOn w:val="Normal"/>
    <w:uiPriority w:val="34"/>
    <w:qFormat/>
    <w:rsid w:val="00642991"/>
    <w:pPr>
      <w:ind w:left="720"/>
      <w:contextualSpacing/>
    </w:pPr>
  </w:style>
  <w:style w:type="paragraph" w:styleId="TOC3">
    <w:name w:val="toc 3"/>
    <w:basedOn w:val="Normal"/>
    <w:next w:val="Normal"/>
    <w:autoRedefine/>
    <w:uiPriority w:val="39"/>
    <w:unhideWhenUsed/>
    <w:rsid w:val="00C30FD3"/>
    <w:pPr>
      <w:spacing w:after="100"/>
      <w:ind w:left="440"/>
    </w:pPr>
  </w:style>
  <w:style w:type="character" w:customStyle="1" w:styleId="Heading4Char">
    <w:name w:val="Heading 4 Char"/>
    <w:basedOn w:val="DefaultParagraphFont"/>
    <w:link w:val="Heading4"/>
    <w:uiPriority w:val="9"/>
    <w:rsid w:val="00F645B4"/>
    <w:rPr>
      <w:rFonts w:asciiTheme="majorHAnsi" w:eastAsiaTheme="majorEastAsia" w:hAnsiTheme="majorHAnsi" w:cstheme="majorBidi"/>
      <w:i/>
      <w:iCs/>
      <w:color w:val="5A4A58"/>
    </w:rPr>
  </w:style>
  <w:style w:type="paragraph" w:styleId="HTMLPreformatted">
    <w:name w:val="HTML Preformatted"/>
    <w:basedOn w:val="Normal"/>
    <w:link w:val="HTMLPreformattedChar"/>
    <w:uiPriority w:val="99"/>
    <w:semiHidden/>
    <w:unhideWhenUsed/>
    <w:rsid w:val="00F00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F00DF1"/>
    <w:rPr>
      <w:rFonts w:ascii="Courier New" w:eastAsia="Times New Roman" w:hAnsi="Courier New" w:cs="Courier New"/>
      <w:sz w:val="20"/>
      <w:szCs w:val="20"/>
      <w:lang w:eastAsia="en-IE"/>
    </w:rPr>
  </w:style>
  <w:style w:type="paragraph" w:styleId="Caption">
    <w:name w:val="caption"/>
    <w:basedOn w:val="Normal"/>
    <w:next w:val="Normal"/>
    <w:uiPriority w:val="35"/>
    <w:unhideWhenUsed/>
    <w:qFormat/>
    <w:rsid w:val="00F00DF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15512"/>
    <w:pPr>
      <w:spacing w:after="0" w:line="240" w:lineRule="auto"/>
      <w:contextualSpacing/>
    </w:pPr>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character" w:customStyle="1" w:styleId="TitleChar">
    <w:name w:val="Title Char"/>
    <w:basedOn w:val="DefaultParagraphFont"/>
    <w:link w:val="Title"/>
    <w:uiPriority w:val="10"/>
    <w:rsid w:val="00715512"/>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paragraph" w:styleId="Subtitle">
    <w:name w:val="Subtitle"/>
    <w:basedOn w:val="Normal"/>
    <w:next w:val="Normal"/>
    <w:link w:val="SubtitleChar"/>
    <w:uiPriority w:val="11"/>
    <w:qFormat/>
    <w:rsid w:val="00715512"/>
    <w:pPr>
      <w:numPr>
        <w:ilvl w:val="1"/>
      </w:numPr>
    </w:pPr>
    <w:rPr>
      <w:rFonts w:eastAsiaTheme="minorEastAsia"/>
      <w:color w:val="795775"/>
      <w:spacing w:val="15"/>
    </w:rPr>
  </w:style>
  <w:style w:type="character" w:customStyle="1" w:styleId="SubtitleChar">
    <w:name w:val="Subtitle Char"/>
    <w:basedOn w:val="DefaultParagraphFont"/>
    <w:link w:val="Subtitle"/>
    <w:uiPriority w:val="11"/>
    <w:rsid w:val="00715512"/>
    <w:rPr>
      <w:rFonts w:eastAsiaTheme="minorEastAsia"/>
      <w:color w:val="795775"/>
      <w:spacing w:val="15"/>
    </w:rPr>
  </w:style>
  <w:style w:type="paragraph" w:customStyle="1" w:styleId="Style1">
    <w:name w:val="Style1"/>
    <w:basedOn w:val="Heading2"/>
    <w:link w:val="Style1Char"/>
    <w:qFormat/>
    <w:rsid w:val="00715512"/>
  </w:style>
  <w:style w:type="character" w:customStyle="1" w:styleId="Style1Char">
    <w:name w:val="Style1 Char"/>
    <w:basedOn w:val="Heading2Char"/>
    <w:link w:val="Style1"/>
    <w:rsid w:val="00715512"/>
    <w:rPr>
      <w:rFonts w:asciiTheme="majorHAnsi" w:eastAsiaTheme="majorEastAsia" w:hAnsiTheme="majorHAnsi" w:cstheme="majorBidi"/>
      <w:color w:val="795775"/>
      <w:sz w:val="26"/>
      <w:szCs w:val="26"/>
    </w:rPr>
  </w:style>
  <w:style w:type="table" w:styleId="TableGrid">
    <w:name w:val="Table Grid"/>
    <w:basedOn w:val="TableNormal"/>
    <w:uiPriority w:val="39"/>
    <w:rsid w:val="00153E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77546">
      <w:bodyDiv w:val="1"/>
      <w:marLeft w:val="0"/>
      <w:marRight w:val="0"/>
      <w:marTop w:val="0"/>
      <w:marBottom w:val="0"/>
      <w:divBdr>
        <w:top w:val="none" w:sz="0" w:space="0" w:color="auto"/>
        <w:left w:val="none" w:sz="0" w:space="0" w:color="auto"/>
        <w:bottom w:val="none" w:sz="0" w:space="0" w:color="auto"/>
        <w:right w:val="none" w:sz="0" w:space="0" w:color="auto"/>
      </w:divBdr>
    </w:div>
    <w:div w:id="606234909">
      <w:bodyDiv w:val="1"/>
      <w:marLeft w:val="0"/>
      <w:marRight w:val="0"/>
      <w:marTop w:val="0"/>
      <w:marBottom w:val="0"/>
      <w:divBdr>
        <w:top w:val="none" w:sz="0" w:space="0" w:color="auto"/>
        <w:left w:val="none" w:sz="0" w:space="0" w:color="auto"/>
        <w:bottom w:val="none" w:sz="0" w:space="0" w:color="auto"/>
        <w:right w:val="none" w:sz="0" w:space="0" w:color="auto"/>
      </w:divBdr>
    </w:div>
    <w:div w:id="1570194374">
      <w:bodyDiv w:val="1"/>
      <w:marLeft w:val="0"/>
      <w:marRight w:val="0"/>
      <w:marTop w:val="0"/>
      <w:marBottom w:val="0"/>
      <w:divBdr>
        <w:top w:val="none" w:sz="0" w:space="0" w:color="auto"/>
        <w:left w:val="none" w:sz="0" w:space="0" w:color="auto"/>
        <w:bottom w:val="none" w:sz="0" w:space="0" w:color="auto"/>
        <w:right w:val="none" w:sz="0" w:space="0" w:color="auto"/>
      </w:divBdr>
    </w:div>
    <w:div w:id="1599412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C901CF5-ECEA-48FD-AF66-818B61EB4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9</TotalTime>
  <Pages>18</Pages>
  <Words>7214</Words>
  <Characters>41125</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Software architecture overview</vt:lpstr>
    </vt:vector>
  </TitlesOfParts>
  <Company>MTU Kerry</Company>
  <LinksUpToDate>false</LinksUpToDate>
  <CharactersWithSpaces>4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architecture overview</dc:title>
  <dc:subject/>
  <dc:creator>Jeremi Szlapka</dc:creator>
  <cp:keywords/>
  <dc:description/>
  <cp:lastModifiedBy>Jeremi Szlapka</cp:lastModifiedBy>
  <cp:revision>28</cp:revision>
  <dcterms:created xsi:type="dcterms:W3CDTF">2022-10-24T12:32:00Z</dcterms:created>
  <dcterms:modified xsi:type="dcterms:W3CDTF">2022-11-22T14:24:00Z</dcterms:modified>
  <cp:category>Design Patterns - MT803</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XQ4QkMwK"/&gt;&lt;style id="http://www.zotero.org/styles/harvard-anglia-ruskin-universit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